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rPr>
          <w:ins w:id="0" w:author="Ian Stevenson" w:date="2020-12-29T13:25:00Z"/>
        </w:rPr>
      </w:pPr>
      <w:r w:rsidRPr="000C7168">
        <w:rPr>
          <w:vertAlign w:val="superscript"/>
        </w:rPr>
        <w:t>*</w:t>
      </w:r>
      <w:r>
        <w:t>Corresponding Author: ganchao.wei@uconn.edu</w:t>
      </w:r>
    </w:p>
    <w:p w14:paraId="7CADBA6C" w14:textId="77777777" w:rsidR="00F67F93" w:rsidRDefault="00F67F93" w:rsidP="000C7168">
      <w:pPr>
        <w:spacing w:after="0"/>
        <w:rPr>
          <w:ins w:id="1" w:author="Ian Stevenson" w:date="2020-12-29T13:25:00Z"/>
        </w:rPr>
      </w:pPr>
    </w:p>
    <w:p w14:paraId="3D48FC24" w14:textId="2BA65F36" w:rsidR="00F67F93" w:rsidRDefault="00F67F93" w:rsidP="000C7168">
      <w:pPr>
        <w:spacing w:after="0"/>
        <w:rPr>
          <w:ins w:id="2" w:author="Ian Stevenson" w:date="2020-12-29T13:25:00Z"/>
        </w:rPr>
      </w:pPr>
      <w:proofErr w:type="spellStart"/>
      <w:ins w:id="3" w:author="Ian Stevenson" w:date="2020-12-29T13:25:00Z">
        <w:r>
          <w:t>Todo</w:t>
        </w:r>
        <w:proofErr w:type="spellEnd"/>
        <w:r>
          <w:t>:</w:t>
        </w:r>
      </w:ins>
    </w:p>
    <w:p w14:paraId="3960EDA9" w14:textId="22CF34BF" w:rsidR="00F67F93" w:rsidRDefault="00F67F93" w:rsidP="000C7168">
      <w:pPr>
        <w:spacing w:after="0"/>
        <w:rPr>
          <w:ins w:id="4" w:author="Ian Stevenson" w:date="2021-01-02T10:40:00Z"/>
        </w:rPr>
      </w:pPr>
      <w:ins w:id="5" w:author="Ian Stevenson" w:date="2020-12-29T13:25:00Z">
        <w:r>
          <w:t>Make sure any acronyms are spelled out on the first use</w:t>
        </w:r>
      </w:ins>
    </w:p>
    <w:p w14:paraId="28E4D046" w14:textId="5E7D1D35" w:rsidR="0001411F" w:rsidRDefault="0001411F" w:rsidP="000C7168">
      <w:pPr>
        <w:spacing w:after="0"/>
        <w:rPr>
          <w:ins w:id="6" w:author="Stevenson, Ian" w:date="2021-01-05T09:42:00Z"/>
        </w:rPr>
      </w:pPr>
      <w:ins w:id="7" w:author="Ian Stevenson" w:date="2021-01-02T10:40:00Z">
        <w:r>
          <w:t xml:space="preserve">Avoid </w:t>
        </w:r>
      </w:ins>
      <w:ins w:id="8" w:author="Ian Stevenson" w:date="2021-01-02T10:41:00Z">
        <w:r>
          <w:t xml:space="preserve">saying </w:t>
        </w:r>
      </w:ins>
      <w:ins w:id="9" w:author="Ian Stevenson" w:date="2021-01-02T10:40:00Z">
        <w:r>
          <w:t>“this plot/figure shows</w:t>
        </w:r>
      </w:ins>
      <w:ins w:id="10" w:author="Ian Stevenson" w:date="2021-01-02T10:41:00Z">
        <w:r>
          <w:t>”</w:t>
        </w:r>
      </w:ins>
      <w:ins w:id="11" w:author="Stevenson, Ian" w:date="2021-01-05T09:35:00Z">
        <w:r w:rsidR="00577EC8">
          <w:t xml:space="preserve"> when you can</w:t>
        </w:r>
      </w:ins>
      <w:ins w:id="12" w:author="Stevenson, Ian" w:date="2021-01-05T09:36:00Z">
        <w:r w:rsidR="00577EC8">
          <w:t xml:space="preserve"> </w:t>
        </w:r>
      </w:ins>
      <w:ins w:id="13" w:author="Stevenson, Ian" w:date="2021-01-05T13:22:00Z">
        <w:r w:rsidR="00297F45">
          <w:t xml:space="preserve">it’s </w:t>
        </w:r>
      </w:ins>
      <w:ins w:id="14" w:author="Stevenson, Ian" w:date="2021-01-05T09:36:00Z">
        <w:r w:rsidR="00577EC8">
          <w:t>better to say “We find that Y varies with X (Fig 1)”</w:t>
        </w:r>
      </w:ins>
      <w:ins w:id="15" w:author="Stevenson, Ian" w:date="2021-01-05T09:42:00Z">
        <w:r w:rsidR="00577EC8">
          <w:t xml:space="preserve"> or whatever the main interpretation is</w:t>
        </w:r>
      </w:ins>
    </w:p>
    <w:p w14:paraId="015862E1" w14:textId="235587A2" w:rsidR="00577EC8" w:rsidRDefault="00577EC8" w:rsidP="000C7168">
      <w:pPr>
        <w:spacing w:after="0"/>
        <w:rPr>
          <w:ins w:id="16" w:author="Stevenson, Ian" w:date="2021-01-05T09:42:00Z"/>
        </w:rPr>
      </w:pPr>
      <w:ins w:id="17" w:author="Stevenson, Ian" w:date="2021-01-05T09:42:00Z">
        <w:r>
          <w:t>Double-check that we are careful to distinguish between STP/LTP and short-term/long-term effect</w:t>
        </w:r>
      </w:ins>
      <w:ins w:id="18" w:author="Stevenson, Ian" w:date="2021-01-05T09:43:00Z">
        <w:r>
          <w:t>s within the model. STP and LTP have somewhat specific meanings for experimentalists. Also need to be careful</w:t>
        </w:r>
      </w:ins>
      <w:ins w:id="19" w:author="Stevenson, Ian" w:date="2021-01-05T09:44:00Z">
        <w:r>
          <w:t xml:space="preserve"> when using LTP, since the “P” stands for “potentiation” not “plasticity” it is limited to cases where the synapse gets stronger</w:t>
        </w:r>
      </w:ins>
    </w:p>
    <w:p w14:paraId="6522EFE5" w14:textId="77777777" w:rsidR="00577EC8" w:rsidRPr="000C7168" w:rsidRDefault="00577EC8"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E1C2B9B" w:rsidR="001073DA" w:rsidRDefault="00297F45" w:rsidP="000C7168">
      <w:pPr>
        <w:jc w:val="both"/>
      </w:pPr>
      <w:ins w:id="20" w:author="Stevenson, Ian" w:date="2021-01-05T13:25:00Z">
        <w:r>
          <w:rPr>
            <w:lang w:eastAsia="zh-CN"/>
          </w:rPr>
          <w:t>Detecting and c</w:t>
        </w:r>
      </w:ins>
      <w:ins w:id="21" w:author="Stevenson, Ian" w:date="2021-01-05T13:24:00Z">
        <w:r>
          <w:rPr>
            <w:lang w:eastAsia="zh-CN"/>
          </w:rPr>
          <w:t xml:space="preserve">haracterizing synaptic connections and how they change over time is a major experimental challenge, especially in behaving animals. </w:t>
        </w:r>
      </w:ins>
      <w:del w:id="22" w:author="Stevenson, Ian" w:date="2021-01-05T13:26:00Z">
        <w:r w:rsidR="00997E3F" w:rsidDel="00297F45">
          <w:rPr>
            <w:lang w:eastAsia="zh-CN"/>
          </w:rPr>
          <w:delText>Synapses</w:delText>
        </w:r>
        <w:r w:rsidR="00585015" w:rsidDel="00297F45">
          <w:rPr>
            <w:lang w:eastAsia="zh-CN"/>
          </w:rPr>
          <w:delText xml:space="preserve"> play an important role in neurophysiology, although d</w:delText>
        </w:r>
        <w:r w:rsidR="00585015" w:rsidRPr="00585015" w:rsidDel="00297F45">
          <w:rPr>
            <w:lang w:eastAsia="zh-CN"/>
          </w:rPr>
          <w:delText xml:space="preserve">etecting and characterizing these synapses </w:delText>
        </w:r>
        <w:r w:rsidR="00585015" w:rsidDel="00297F45">
          <w:rPr>
            <w:lang w:eastAsia="zh-CN"/>
          </w:rPr>
          <w:delText xml:space="preserve">is not easy. </w:delText>
        </w:r>
      </w:del>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ins w:id="23" w:author="Ian Stevenson" w:date="2020-12-29T13:26:00Z">
        <w:r w:rsidR="00F67F93">
          <w:t xml:space="preserve"> </w:t>
        </w:r>
      </w:ins>
      <w:r w:rsidR="00851C98">
        <w:fldChar w:fldCharType="begin" w:fldLock="1"/>
      </w:r>
      <w:r w:rsidR="003B27B5">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3B27B5">
        <w:rPr>
          <w:rFonts w:ascii="Cambria Math" w:hAnsi="Cambria Math" w:cs="Cambria Math"/>
        </w:rPr>
        <w:instrText>∼</w:instrText>
      </w:r>
      <w:r w:rsidR="003B27B5">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w:t>
      </w:r>
      <w:r w:rsidR="00717A9D">
        <w:lastRenderedPageBreak/>
        <w:t>synaptic neurons</w:t>
      </w:r>
      <w:ins w:id="24" w:author="Ian Stevenson" w:date="2020-12-29T13:26:00Z">
        <w:r w:rsidR="00F67F93">
          <w:t xml:space="preserve"> </w:t>
        </w:r>
      </w:ins>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940128">
        <w:t xml:space="preserve">When a monosynaptic occurs, the postsynaptic spiking probability will </w:t>
      </w:r>
      <w:ins w:id="25" w:author="Stevenson, Ian" w:date="2021-01-05T13:28:00Z">
        <w:r w:rsidR="006826BD">
          <w:t xml:space="preserve">briefly </w:t>
        </w:r>
      </w:ins>
      <w:del w:id="26" w:author="Stevenson, Ian" w:date="2021-01-05T13:28:00Z">
        <w:r w:rsidR="00940128" w:rsidDel="006826BD">
          <w:delText xml:space="preserve">often </w:delText>
        </w:r>
      </w:del>
      <w:r w:rsidR="00940128">
        <w:t>increase or decrease after a presynaptic spike, for</w:t>
      </w:r>
      <w:r w:rsidR="004B57B8">
        <w:t xml:space="preserve"> an</w:t>
      </w:r>
      <w:r w:rsidR="00940128">
        <w:t xml:space="preserve"> excitatory or inhibitory synapse</w:t>
      </w:r>
      <w:ins w:id="27" w:author="Stevenson, Ian" w:date="2021-01-05T13:28:00Z">
        <w:r w:rsidR="006826BD">
          <w:t>, respectively</w:t>
        </w:r>
      </w:ins>
      <w:r w:rsidR="00940128">
        <w:t xml:space="preserv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ins w:id="28" w:author="Ian Stevenson" w:date="2020-12-29T13:26:00Z">
        <w:r w:rsidR="00F67F93">
          <w:t xml:space="preserve"> </w:t>
        </w:r>
      </w:ins>
      <w:r w:rsidR="00CB60F1">
        <w:fldChar w:fldCharType="begin" w:fldLock="1"/>
      </w:r>
      <w:r w:rsidR="00C660F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3E3821" w:rsidRPr="003E3821">
        <w:rPr>
          <w:noProof/>
        </w:rPr>
        <w:t>(Kobayashi et al., 2019; Ren et al., 2020)</w:t>
      </w:r>
      <w:r w:rsidR="00CB60F1">
        <w:fldChar w:fldCharType="end"/>
      </w:r>
      <w:r w:rsidR="00CB60F1">
        <w:t>.</w:t>
      </w:r>
    </w:p>
    <w:p w14:paraId="7537E001" w14:textId="19D06CF7" w:rsidR="00CF12B4" w:rsidRDefault="00CB60F1" w:rsidP="00E47CFD">
      <w:pPr>
        <w:jc w:val="both"/>
      </w:pPr>
      <w:r>
        <w:t>In cases where synapses can be reliably identified from spikes, one possibility is that these recordings can be used to examine changes in synaptic strength over time.</w:t>
      </w:r>
      <w:r w:rsidR="008D5758">
        <w:t xml:space="preserve"> Changes in synaptic strength occur over multiple timescales and due to different biophysical mechanisms</w:t>
      </w:r>
      <w:ins w:id="29" w:author="Ian Stevenson" w:date="2020-12-29T13:26:00Z">
        <w:r w:rsidR="00F67F93">
          <w:t xml:space="preserve"> </w:t>
        </w:r>
      </w:ins>
      <w:r w:rsidR="008D5758">
        <w:fldChar w:fldCharType="begin" w:fldLock="1"/>
      </w:r>
      <w:r w:rsidR="003B27B5">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ins w:id="30" w:author="Ganchao Wei" w:date="2021-01-25T07:57:00Z">
        <w:r w:rsidR="00271E9D">
          <w:t xml:space="preserve"> (</w:t>
        </w:r>
      </w:ins>
      <w:ins w:id="31" w:author="Ganchao Wei" w:date="2021-01-25T07:59:00Z">
        <w:r w:rsidR="00271E9D">
          <w:t>short</w:t>
        </w:r>
      </w:ins>
      <w:ins w:id="32" w:author="Ganchao Wei" w:date="2021-01-25T07:57:00Z">
        <w:r w:rsidR="00271E9D">
          <w:t xml:space="preserve">-term synaptic </w:t>
        </w:r>
      </w:ins>
      <w:ins w:id="33" w:author="Ganchao Wei" w:date="2021-01-25T07:58:00Z">
        <w:r w:rsidR="00271E9D">
          <w:t xml:space="preserve">plasticity, </w:t>
        </w:r>
      </w:ins>
      <w:ins w:id="34" w:author="Ganchao Wei" w:date="2021-01-25T08:00:00Z">
        <w:r w:rsidR="00271E9D">
          <w:t>S</w:t>
        </w:r>
      </w:ins>
      <w:ins w:id="35" w:author="Ganchao Wei" w:date="2021-01-25T07:58:00Z">
        <w:r w:rsidR="00271E9D">
          <w:t>TSP</w:t>
        </w:r>
      </w:ins>
      <w:ins w:id="36" w:author="Ganchao Wei" w:date="2021-01-25T07:57:00Z">
        <w:r w:rsidR="00271E9D">
          <w:t>)</w:t>
        </w:r>
      </w:ins>
      <w:r w:rsidR="00FE4BC2">
        <w:t>, the synaptic strength may decrease by consumption of neurotransmitters</w:t>
      </w:r>
      <w:ins w:id="37" w:author="Ganchao Wei" w:date="2021-01-25T07:58:00Z">
        <w:r w:rsidR="00271E9D">
          <w:t xml:space="preserve"> (</w:t>
        </w:r>
      </w:ins>
      <w:ins w:id="38" w:author="Ganchao Wei" w:date="2021-01-25T08:01:00Z">
        <w:r w:rsidR="00271E9D">
          <w:t>depression</w:t>
        </w:r>
      </w:ins>
      <w:proofErr w:type="gramStart"/>
      <w:ins w:id="39" w:author="Ganchao Wei" w:date="2021-01-25T07:58:00Z">
        <w:r w:rsidR="00271E9D">
          <w:t>)</w:t>
        </w:r>
      </w:ins>
      <w:r w:rsidR="00FE4BC2">
        <w:t>, or</w:t>
      </w:r>
      <w:proofErr w:type="gramEnd"/>
      <w:r w:rsidR="00FE4BC2">
        <w:t xml:space="preserve"> may increase by influx of calcium into presynaptic axon terminal, which increases neurotransmitters release probability</w:t>
      </w:r>
      <w:ins w:id="40" w:author="Ganchao Wei" w:date="2021-01-25T07:59:00Z">
        <w:r w:rsidR="00271E9D">
          <w:t xml:space="preserve"> (</w:t>
        </w:r>
      </w:ins>
      <w:ins w:id="41" w:author="Ganchao Wei" w:date="2021-01-25T08:01:00Z">
        <w:r w:rsidR="00271E9D">
          <w:t>facilitation</w:t>
        </w:r>
      </w:ins>
      <w:ins w:id="42" w:author="Ganchao Wei" w:date="2021-01-25T07:59:00Z">
        <w:r w:rsidR="00271E9D">
          <w:t>)</w:t>
        </w:r>
      </w:ins>
      <w:r w:rsidR="00FE4BC2">
        <w:t>.</w:t>
      </w:r>
      <w:r w:rsidR="00CF12B4">
        <w:t xml:space="preserve"> In contrast,</w:t>
      </w:r>
      <w:ins w:id="43" w:author="Ganchao Wei" w:date="2021-01-25T08:04:00Z">
        <w:r w:rsidR="00271E9D">
          <w:t xml:space="preserve"> </w:t>
        </w:r>
        <w:r w:rsidR="00271E9D">
          <w:t>synaptic strength</w:t>
        </w:r>
        <w:r w:rsidR="00271E9D">
          <w:t xml:space="preserve"> may </w:t>
        </w:r>
        <w:r w:rsidR="00E47CFD">
          <w:t xml:space="preserve">change on </w:t>
        </w:r>
        <w:r w:rsidR="00E47CFD">
          <w:t>timescales of minutes to hours</w:t>
        </w:r>
      </w:ins>
      <w:ins w:id="44" w:author="Ganchao Wei" w:date="2021-01-25T08:05:00Z">
        <w:r w:rsidR="00E47CFD">
          <w:t xml:space="preserve"> (</w:t>
        </w:r>
        <w:r w:rsidR="00E47CFD">
          <w:t>long-term synaptic plasticity, LTSP</w:t>
        </w:r>
        <w:r w:rsidR="00E47CFD">
          <w:t>) due to increases</w:t>
        </w:r>
      </w:ins>
      <w:ins w:id="45" w:author="Ganchao Wei" w:date="2021-01-25T08:06:00Z">
        <w:r w:rsidR="00E47CFD">
          <w:t xml:space="preserve"> (long-term potentiation, LTP)</w:t>
        </w:r>
      </w:ins>
      <w:ins w:id="46" w:author="Ganchao Wei" w:date="2021-01-25T08:05:00Z">
        <w:r w:rsidR="00E47CFD">
          <w:t xml:space="preserve"> or decreases</w:t>
        </w:r>
      </w:ins>
      <w:ins w:id="47" w:author="Ganchao Wei" w:date="2021-01-25T08:06:00Z">
        <w:r w:rsidR="00E47CFD">
          <w:t xml:space="preserve"> (long-term depression, LTD)</w:t>
        </w:r>
      </w:ins>
      <w:ins w:id="48" w:author="Ganchao Wei" w:date="2021-01-25T08:05:00Z">
        <w:r w:rsidR="00E47CFD">
          <w:t xml:space="preserve"> in </w:t>
        </w:r>
        <w:r w:rsidR="00E47CFD">
          <w:t>receptor density or structural changes</w:t>
        </w:r>
        <w:r w:rsidR="00E47CFD">
          <w:t>.</w:t>
        </w:r>
      </w:ins>
      <w:del w:id="49" w:author="Ganchao Wei" w:date="2021-01-25T08:06:00Z">
        <w:r w:rsidR="00CF12B4" w:rsidDel="00E47CFD">
          <w:delText xml:space="preserve"> increases or decreases in receptor density or structural changes occur on </w:delText>
        </w:r>
      </w:del>
      <w:del w:id="50" w:author="Ganchao Wei" w:date="2021-01-25T08:04:00Z">
        <w:r w:rsidR="00CF12B4" w:rsidDel="00E47CFD">
          <w:delText>timescales of minutes to hours</w:delText>
        </w:r>
      </w:del>
      <w:del w:id="51" w:author="Ganchao Wei" w:date="2021-01-25T08:06:00Z">
        <w:r w:rsidR="00CF12B4" w:rsidDel="00E47CFD">
          <w:delText>.</w:delText>
        </w:r>
      </w:del>
      <w:r w:rsidR="00CF12B4">
        <w:t xml:space="preserve">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ins w:id="52" w:author="Ian Stevenson" w:date="2020-12-29T13:26:00Z">
        <w:r w:rsidR="00F67F93">
          <w:t xml:space="preserve"> </w:t>
        </w:r>
      </w:ins>
      <w:r w:rsidR="00CF12B4">
        <w:fldChar w:fldCharType="begin" w:fldLock="1"/>
      </w:r>
      <w:r w:rsidR="003B27B5">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Swadlow &amp; Gusev, 2001)","plainTextFormattedCitation":"(Swadlow &amp; Gusev, 2001)","previouslyFormattedCitation":"(Swadlow &amp; Gusev, 2001)"},"properties":{"noteIndex":0},"schema":"https://github.com/citation-style-language/schema/raw/master/csl-citation.json"}</w:instrText>
      </w:r>
      <w:r w:rsidR="00CF12B4">
        <w:fldChar w:fldCharType="separate"/>
      </w:r>
      <w:r w:rsidR="003E3821" w:rsidRPr="003E3821">
        <w:rPr>
          <w:noProof/>
        </w:rPr>
        <w:t>(Swadlow &amp; Gusev, 2001)</w:t>
      </w:r>
      <w:r w:rsidR="00CF12B4">
        <w:fldChar w:fldCharType="end"/>
      </w:r>
      <w:r w:rsidR="00CF12B4">
        <w:t>.</w:t>
      </w:r>
    </w:p>
    <w:p w14:paraId="0CDC456B" w14:textId="2E9E84A7" w:rsidR="005367F1" w:rsidDel="003E3821" w:rsidRDefault="00CF12B4" w:rsidP="000C7168">
      <w:pPr>
        <w:jc w:val="both"/>
        <w:rPr>
          <w:del w:id="53" w:author="Ganchao Wei" w:date="2020-12-20T15:12:00Z"/>
        </w:rPr>
      </w:pPr>
      <w:r>
        <w:t>The short- and long-term dynamics in synapses can be</w:t>
      </w:r>
      <w:r w:rsidR="002735D8">
        <w:t xml:space="preserve"> roughly</w:t>
      </w:r>
      <w:r>
        <w:t xml:space="preserve"> studied by </w:t>
      </w:r>
      <w:del w:id="54" w:author="Stevenson, Ian" w:date="2021-01-05T13:29:00Z">
        <w:r w:rsidDel="006826BD">
          <w:delText xml:space="preserve">investigating </w:delText>
        </w:r>
      </w:del>
      <w:ins w:id="55" w:author="Stevenson, Ian" w:date="2021-01-05T13:29:00Z">
        <w:r w:rsidR="006826BD">
          <w:t xml:space="preserve">examining </w:t>
        </w:r>
      </w:ins>
      <w:r>
        <w:t xml:space="preserve">the cross-correlations </w:t>
      </w:r>
      <w:del w:id="56" w:author="Stevenson, Ian" w:date="2021-01-05T13:29:00Z">
        <w:r w:rsidDel="006826BD">
          <w:delText xml:space="preserve">or postsynaptic spiking probability, </w:delText>
        </w:r>
        <w:commentRangeStart w:id="57"/>
        <w:r w:rsidDel="006826BD">
          <w:delText>under</w:delText>
        </w:r>
      </w:del>
      <w:ins w:id="58" w:author="Stevenson, Ian" w:date="2021-01-05T13:30:00Z">
        <w:r w:rsidR="006826BD">
          <w:t>corresponding to</w:t>
        </w:r>
      </w:ins>
      <w:r>
        <w:t xml:space="preserve"> different presynaptic </w:t>
      </w:r>
      <w:ins w:id="59" w:author="Stevenson, Ian" w:date="2021-01-05T13:30:00Z">
        <w:r w:rsidR="006826BD">
          <w:t xml:space="preserve">patterns, such as </w:t>
        </w:r>
      </w:ins>
      <w:r>
        <w:t>inter-spike interval</w:t>
      </w:r>
      <w:ins w:id="60" w:author="Stevenson, Ian" w:date="2021-01-05T13:30:00Z">
        <w:r w:rsidR="006826BD">
          <w:t>s</w:t>
        </w:r>
      </w:ins>
      <w:r>
        <w:t xml:space="preserve"> (ISI)</w:t>
      </w:r>
      <w:commentRangeEnd w:id="57"/>
      <w:ins w:id="61" w:author="Ian Stevenson" w:date="2020-12-29T13:26:00Z">
        <w:r w:rsidR="00F67F93">
          <w:t xml:space="preserve"> </w:t>
        </w:r>
      </w:ins>
      <w:r w:rsidR="003E3821">
        <w:rPr>
          <w:rStyle w:val="CommentReference"/>
        </w:rPr>
        <w:commentReference w:id="57"/>
      </w:r>
      <w:r>
        <w:fldChar w:fldCharType="begin" w:fldLock="1"/>
      </w:r>
      <w:r w:rsidR="00C660F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fldChar w:fldCharType="separate"/>
      </w:r>
      <w:r w:rsidR="003E3821" w:rsidRPr="003E3821">
        <w:rPr>
          <w:noProof/>
        </w:rPr>
        <w:t>(Carandini et al., 2007; Csicsvari et al., 1998; Fujisawa et al., 2008; Mantel &amp; Lemon, 1987; Swadlow &amp; Gusev, 2001; Usrey et al., 2000)</w:t>
      </w:r>
      <w:r>
        <w:fldChar w:fldCharType="end"/>
      </w:r>
      <w:r>
        <w:t xml:space="preserve"> </w:t>
      </w:r>
      <w:del w:id="62" w:author="Stevenson, Ian" w:date="2021-01-05T13:30:00Z">
        <w:r w:rsidDel="006826BD">
          <w:delText xml:space="preserve">and </w:delText>
        </w:r>
      </w:del>
      <w:ins w:id="63" w:author="Stevenson, Ian" w:date="2021-01-05T13:30:00Z">
        <w:r w:rsidR="006826BD">
          <w:t xml:space="preserve">or </w:t>
        </w:r>
      </w:ins>
      <w:r>
        <w:t>different recording time</w:t>
      </w:r>
      <w:ins w:id="64" w:author="Stevenson, Ian" w:date="2021-01-05T13:30:00Z">
        <w:r w:rsidR="006826BD">
          <w:t>s</w:t>
        </w:r>
      </w:ins>
      <w:del w:id="65" w:author="Stevenson, Ian" w:date="2021-01-05T13:30:00Z">
        <w:r w:rsidDel="006826BD">
          <w:delText xml:space="preserve"> respectively</w:delText>
        </w:r>
      </w:del>
      <w:r>
        <w:t>.</w:t>
      </w:r>
      <w:r w:rsidR="002735D8">
        <w:t xml:space="preserve"> </w:t>
      </w:r>
      <w:r w:rsidR="000C7168">
        <w:t>Several authors have proposed models for estimating</w:t>
      </w:r>
      <w:r w:rsidR="00E94301">
        <w:t xml:space="preserve"> either</w:t>
      </w:r>
      <w:r w:rsidR="000C7168">
        <w:t xml:space="preserve"> long-term</w:t>
      </w:r>
      <w:ins w:id="66" w:author="Ian Stevenson" w:date="2020-12-29T13:27:00Z">
        <w:r w:rsidR="00F67F93">
          <w:t xml:space="preserve"> </w:t>
        </w:r>
      </w:ins>
      <w:r w:rsidR="000B134B">
        <w:fldChar w:fldCharType="begin" w:fldLock="1"/>
      </w:r>
      <w:r w:rsidR="00C660F8">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inderman et al., 2014; Stevenson &amp; Kording, 2011)","plainTextFormattedCitation":"(Linderman et al., 2014; Stevenson &amp; Kording, 2011)","previouslyFormattedCitation":"(Linderman et al., 2014; Stevenson &amp; Kording, 2011)"},"properties":{"noteIndex":0},"schema":"https://github.com/citation-style-language/schema/raw/master/csl-citation.json"}</w:instrText>
      </w:r>
      <w:r w:rsidR="000B134B">
        <w:fldChar w:fldCharType="separate"/>
      </w:r>
      <w:r w:rsidR="003B27B5" w:rsidRPr="003B27B5">
        <w:rPr>
          <w:noProof/>
        </w:rPr>
        <w:t>(Linderman et al., 2014; Stevenson &amp; Kording, 2011)</w:t>
      </w:r>
      <w:r w:rsidR="000B134B">
        <w:fldChar w:fldCharType="end"/>
      </w:r>
      <w:r w:rsidR="000C7168">
        <w:t xml:space="preserve"> </w:t>
      </w:r>
      <w:r w:rsidR="00E94301">
        <w:t xml:space="preserve">or </w:t>
      </w:r>
      <w:r w:rsidR="000C7168">
        <w:t>short-term</w:t>
      </w:r>
      <w:ins w:id="67" w:author="Ian Stevenson" w:date="2020-12-29T13:27:00Z">
        <w:r w:rsidR="00F67F93">
          <w:t xml:space="preserve"> </w:t>
        </w:r>
      </w:ins>
      <w:r w:rsidR="000B134B">
        <w:fldChar w:fldCharType="begin" w:fldLock="1"/>
      </w:r>
      <w:r w:rsidR="00365A1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 </w:t>
      </w:r>
      <w:r w:rsidR="00AA5248">
        <w:t xml:space="preserve">Unlike </w:t>
      </w:r>
      <w:r w:rsidR="00636E45">
        <w:t>English et al.</w:t>
      </w:r>
      <w:ins w:id="68" w:author="Ian Stevenson" w:date="2020-12-29T13:27:00Z">
        <w:r w:rsidR="00F67F93">
          <w:t xml:space="preserve"> </w:t>
        </w:r>
      </w:ins>
      <w:r w:rsidR="00636E45">
        <w:fldChar w:fldCharType="begin" w:fldLock="1"/>
      </w:r>
      <w:r w:rsidR="00365A1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cbc572e3-501e-49ef-9497-874094f0d965","http://www.mendeley.com/documents/?uuid=d0b83438-e791-3179-995d-d2b7201e2cb2"]}],"mendeley":{"formattedCitation":"(English et al., 2017)","plainTextFormattedCitation":"(English et al., 2017)","previouslyFormattedCitation":"(English et al., 2017)"},"properties":{"noteIndex":0},"schema":"https://github.com/citation-style-language/schema/raw/master/csl-citation.json"}</w:instrText>
      </w:r>
      <w:r w:rsidR="00636E45">
        <w:fldChar w:fldCharType="separate"/>
      </w:r>
      <w:r w:rsidR="0065341F" w:rsidRPr="0065341F">
        <w:rPr>
          <w:noProof/>
        </w:rPr>
        <w:t>(English et al., 2017)</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ins w:id="69" w:author="Ian Stevenson" w:date="2020-12-29T13:27:00Z">
        <w:r w:rsidR="00F67F93">
          <w:t xml:space="preserve"> </w:t>
        </w:r>
      </w:ins>
      <w:r w:rsidR="00636E45">
        <w:fldChar w:fldCharType="begin" w:fldLock="1"/>
      </w:r>
      <w:r w:rsidR="00C660F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http://www.mendeley.com/documents/?uuid=1d302dca-9ef1-4082-97a6-c6ee3d96411b"]}],"mendeley":{"formattedCitation":"(Ghanbari et al., 2020)","plainTextFormattedCitation":"(Ghanbari et al., 2020)","previouslyFormattedCitation":"(Ghanbari et al., 2020)"},"properties":{"noteIndex":0},"schema":"https://github.com/citation-style-language/schema/raw/master/csl-citation.json"}</w:instrText>
      </w:r>
      <w:r w:rsidR="00636E45">
        <w:fldChar w:fldCharType="separate"/>
      </w:r>
      <w:r w:rsidR="003E3821" w:rsidRPr="003E3821">
        <w:rPr>
          <w:noProof/>
        </w:rPr>
        <w:t>(Ghanbari et al., 2020)</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ins w:id="70" w:author="Ian Stevenson" w:date="2020-12-29T13:27:00Z">
        <w:r w:rsidR="00F67F93">
          <w:t xml:space="preserve"> </w:t>
        </w:r>
      </w:ins>
      <w:r w:rsidR="00D42487">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D42487">
        <w:fldChar w:fldCharType="separate"/>
      </w:r>
      <w:r w:rsidR="003E3821" w:rsidRPr="003E3821">
        <w:rPr>
          <w:noProof/>
        </w:rPr>
        <w:t>(Eden et al., 2004)</w:t>
      </w:r>
      <w:r w:rsidR="00D42487">
        <w:fldChar w:fldCharType="end"/>
      </w:r>
      <w:r w:rsidR="00D42487">
        <w:t>, while the short-term plasticity is modeled by additive effects that depend on the presynaptic spike timing</w:t>
      </w:r>
      <w:r w:rsidR="00D42487">
        <w:fldChar w:fldCharType="begin" w:fldLock="1"/>
      </w:r>
      <w:r w:rsidR="00C660F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D42487">
        <w:fldChar w:fldCharType="separate"/>
      </w:r>
      <w:r w:rsidR="003B27B5" w:rsidRPr="003B27B5">
        <w:rPr>
          <w:noProof/>
        </w:rPr>
        <w:t>(Stevenson &amp; Kording, 2011)</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del w:id="71" w:author="Ian Stevenson" w:date="2020-12-29T13:27:00Z">
        <w:r w:rsidR="005367F1" w:rsidDel="00F67F93">
          <w:delText>its</w:delText>
        </w:r>
      </w:del>
      <w:ins w:id="72" w:author="Ian Stevenson" w:date="2020-12-29T13:27:00Z">
        <w:r w:rsidR="00F67F93">
          <w:t>it’s</w:t>
        </w:r>
      </w:ins>
      <w:r w:rsidR="005367F1">
        <w:t xml:space="preserve"> necessary to estimate both long-term and short-term effects simultaneously.</w:t>
      </w:r>
    </w:p>
    <w:p w14:paraId="1057175C" w14:textId="2A220348" w:rsidR="0018525B" w:rsidDel="003E3821" w:rsidRDefault="0018525B" w:rsidP="000C7168">
      <w:pPr>
        <w:jc w:val="both"/>
        <w:rPr>
          <w:del w:id="73" w:author="Ganchao Wei" w:date="2020-12-20T15:12:00Z"/>
        </w:rPr>
      </w:pPr>
    </w:p>
    <w:p w14:paraId="75E4AACF" w14:textId="631B9F5E" w:rsidR="0018525B" w:rsidDel="003E3821" w:rsidRDefault="0018525B" w:rsidP="000C7168">
      <w:pPr>
        <w:jc w:val="both"/>
        <w:rPr>
          <w:del w:id="74" w:author="Ganchao Wei" w:date="2020-12-20T15:12:00Z"/>
        </w:rPr>
      </w:pPr>
      <w:del w:id="75" w:author="Ganchao Wei" w:date="2020-12-20T15:12:00Z">
        <w:r w:rsidDel="003E3821">
          <w:delText>Cite along with Swadlow for partitions based on ISI…</w:delText>
        </w:r>
      </w:del>
    </w:p>
    <w:p w14:paraId="613F8146" w14:textId="6F5971EE" w:rsidR="0018525B" w:rsidDel="003E3821" w:rsidRDefault="0018525B" w:rsidP="000C7168">
      <w:pPr>
        <w:jc w:val="both"/>
        <w:rPr>
          <w:del w:id="76" w:author="Ganchao Wei" w:date="2020-12-20T15:12:00Z"/>
        </w:rPr>
      </w:pPr>
      <w:del w:id="77" w:author="Ganchao Wei" w:date="2020-12-20T15:12:00Z">
        <w:r w:rsidRPr="0018525B" w:rsidDel="003E3821">
          <w:delText xml:space="preserve">https://www.jneurosci.org/content/20/14/5461.short </w:delText>
        </w:r>
      </w:del>
    </w:p>
    <w:p w14:paraId="08DBAB43" w14:textId="429D60B7" w:rsidR="0018525B" w:rsidDel="003E3821" w:rsidRDefault="006C214C" w:rsidP="000C7168">
      <w:pPr>
        <w:jc w:val="both"/>
        <w:rPr>
          <w:del w:id="78" w:author="Ganchao Wei" w:date="2020-12-20T15:12:00Z"/>
        </w:rPr>
      </w:pPr>
      <w:del w:id="79" w:author="Ganchao Wei" w:date="2020-12-20T15:12:00Z">
        <w:r w:rsidDel="003E3821">
          <w:fldChar w:fldCharType="begin"/>
        </w:r>
        <w:r w:rsidRPr="003E3821" w:rsidDel="003E3821">
          <w:delInstrText xml:space="preserve"> HYPERLINK "https://www.sciencedirect.com/science/article/abs/pii/0304394087906173" </w:delInstrText>
        </w:r>
        <w:r w:rsidDel="003E3821">
          <w:fldChar w:fldCharType="separate"/>
        </w:r>
        <w:r w:rsidR="0018525B" w:rsidRPr="003E3821" w:rsidDel="003E3821">
          <w:rPr>
            <w:rStyle w:val="Hyperlink"/>
          </w:rPr>
          <w:delText>https://www.sciencedirect.com/science/article/abs/pii/0304394087906173</w:delText>
        </w:r>
        <w:r w:rsidDel="003E3821">
          <w:rPr>
            <w:rStyle w:val="Hyperlink"/>
          </w:rPr>
          <w:fldChar w:fldCharType="end"/>
        </w:r>
      </w:del>
    </w:p>
    <w:p w14:paraId="700FA614" w14:textId="1C6D8472" w:rsidR="0018525B" w:rsidDel="003E3821" w:rsidRDefault="006C214C" w:rsidP="000C7168">
      <w:pPr>
        <w:jc w:val="both"/>
        <w:rPr>
          <w:del w:id="80" w:author="Ganchao Wei" w:date="2020-12-20T15:12:00Z"/>
        </w:rPr>
      </w:pPr>
      <w:del w:id="81" w:author="Ganchao Wei" w:date="2020-12-20T15:12:00Z">
        <w:r w:rsidDel="003E3821">
          <w:fldChar w:fldCharType="begin"/>
        </w:r>
        <w:r w:rsidDel="003E3821">
          <w:delInstrText xml:space="preserve"> HYPERLINK "https://www.sciencedirect.com/science/article/pii/S0896627300805255" </w:delInstrText>
        </w:r>
        <w:r w:rsidDel="003E3821">
          <w:fldChar w:fldCharType="separate"/>
        </w:r>
        <w:r w:rsidR="0018525B" w:rsidRPr="005F5F56" w:rsidDel="003E3821">
          <w:rPr>
            <w:rStyle w:val="Hyperlink"/>
          </w:rPr>
          <w:delText>https://www.sciencedirect.com/science/article/pii/S0896627300805255</w:delText>
        </w:r>
        <w:r w:rsidDel="003E3821">
          <w:rPr>
            <w:rStyle w:val="Hyperlink"/>
          </w:rPr>
          <w:fldChar w:fldCharType="end"/>
        </w:r>
      </w:del>
    </w:p>
    <w:p w14:paraId="71F91F02" w14:textId="307ED3E5" w:rsidR="0018525B" w:rsidRDefault="0018525B" w:rsidP="000C7168">
      <w:pPr>
        <w:jc w:val="both"/>
      </w:pPr>
      <w:del w:id="82" w:author="Ganchao Wei" w:date="2020-12-20T15:12:00Z">
        <w:r w:rsidRPr="0018525B" w:rsidDel="003E3821">
          <w:delText>https://jov.arvojournals.org/article.aspx?articleid=2122035</w:delText>
        </w:r>
      </w:del>
    </w:p>
    <w:p w14:paraId="18946CDA" w14:textId="3387A26E" w:rsidR="0012409E" w:rsidRPr="0012409E" w:rsidRDefault="00C4225E" w:rsidP="000C7168">
      <w:pPr>
        <w:pStyle w:val="Heading1"/>
        <w:jc w:val="both"/>
      </w:pPr>
      <w:r>
        <w:lastRenderedPageBreak/>
        <w:t xml:space="preserve">2 </w:t>
      </w:r>
      <w:r w:rsidR="0012409E">
        <w:t>Methods</w:t>
      </w:r>
    </w:p>
    <w:p w14:paraId="1120A40A" w14:textId="2544B0D7"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ins w:id="83" w:author="Ian Stevenson" w:date="2020-12-29T13:19:00Z">
        <w:r w:rsidR="00F67F93">
          <w:t xml:space="preserve"> </w:t>
        </w:r>
      </w:ins>
      <w:r w:rsidR="00A25235">
        <w:fldChar w:fldCharType="begin" w:fldLock="1"/>
      </w:r>
      <w:r w:rsidR="00647E61">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ins w:id="84" w:author="Ian Stevenson" w:date="2020-12-29T13:20:00Z">
        <w:r w:rsidR="00F67F93">
          <w:t xml:space="preserve"> </w:t>
        </w:r>
      </w:ins>
      <w:r w:rsidR="00A25235">
        <w:t>have modeled static coupling between neurons</w:t>
      </w:r>
      <w:ins w:id="85" w:author="Stevenson, Ian" w:date="2021-01-22T13:12:00Z">
        <w:r w:rsidR="00790E60">
          <w:t xml:space="preserve"> </w:t>
        </w:r>
      </w:ins>
      <w:ins w:id="86" w:author="Stevenson, Ian" w:date="2021-01-22T13:14:00Z">
        <w:r w:rsidR="00790E60">
          <w:fldChar w:fldCharType="begin" w:fldLock="1"/>
        </w:r>
      </w:ins>
      <w:r w:rsidR="00365A16">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ins w:id="87" w:author="Stevenson, Ian" w:date="2021-01-22T13:14:00Z">
        <w:r w:rsidR="00790E60">
          <w:fldChar w:fldCharType="separate"/>
        </w:r>
      </w:ins>
      <w:r w:rsidR="00647E61" w:rsidRPr="00647E61">
        <w:rPr>
          <w:noProof/>
        </w:rPr>
        <w:t>(Harris et al., 2003; Okatan et al., 2005; Pillow et al., 2008; Truccolo et al., 2005)</w:t>
      </w:r>
      <w:ins w:id="88" w:author="Stevenson, Ian" w:date="2021-01-22T13:14:00Z">
        <w:r w:rsidR="00790E60">
          <w:fldChar w:fldCharType="end"/>
        </w:r>
      </w:ins>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D53BFA"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等线"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3B6F11B9"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w:t>
      </w:r>
      <w:commentRangeStart w:id="89"/>
      <w:r w:rsidR="001872A6">
        <w:t>that</w:t>
      </w:r>
      <w:r w:rsidR="00923D2E">
        <w:t xml:space="preserve"> scales the long-term synaptic weight multiplicatively.</w:t>
      </w:r>
      <w:commentRangeEnd w:id="89"/>
      <w:r w:rsidR="00612C56">
        <w:rPr>
          <w:rStyle w:val="CommentReference"/>
        </w:rPr>
        <w:commentReference w:id="89"/>
      </w:r>
      <w:r w:rsidR="00923D2E">
        <w:t xml:space="preserve"> Here we </w:t>
      </w:r>
      <w:r w:rsidR="00923D2E">
        <w:lastRenderedPageBreak/>
        <w:t xml:space="preserve">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A03A436"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C660F8">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3E3821" w:rsidRPr="003E3821">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D53BFA"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Poisson(</m:t>
              </m:r>
              <m:sSub>
                <m:sSubPr>
                  <m:ctrlPr>
                    <w:rPr>
                      <w:rFonts w:ascii="Cambria Math" w:eastAsia="等线" w:hAnsi="Cambria Math" w:cs="Times New Roman"/>
                      <w:i/>
                      <w:iCs/>
                      <w:kern w:val="2"/>
                    </w:rPr>
                  </m:ctrlPr>
                </m:sSubPr>
                <m:e>
                  <m:r>
                    <w:rPr>
                      <w:rFonts w:ascii="Cambria Math" w:eastAsia="等线" w:hAnsi="Cambria Math" w:cs="Times New Roman"/>
                      <w:kern w:val="2"/>
                    </w:rPr>
                    <m:t>λ</m:t>
                  </m:r>
                </m:e>
                <m:sub>
                  <m:r>
                    <w:rPr>
                      <w:rFonts w:ascii="Cambria Math" w:eastAsia="等线" w:hAnsi="Cambria Math" w:cs="Times New Roman"/>
                      <w:kern w:val="2"/>
                    </w:rPr>
                    <m:t>cross,m</m:t>
                  </m:r>
                </m:sub>
              </m:sSub>
              <m:r>
                <w:rPr>
                  <w:rFonts w:ascii="Cambria Math" w:eastAsia="等线"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等线" w:cs="Times New Roman"/>
                <w:iCs/>
                <w:kern w:val="2"/>
              </w:rPr>
            </w:pPr>
            <w:r>
              <w:rPr>
                <w:iCs/>
                <w:kern w:val="2"/>
              </w:rPr>
              <w:t xml:space="preserve">                          </w:t>
            </w:r>
            <m:oMath>
              <m:sSub>
                <m:sSubPr>
                  <m:ctrlPr>
                    <w:rPr>
                      <w:rFonts w:ascii="Cambria Math" w:eastAsia="等线" w:hAnsi="Cambria Math" w:cs="Times New Roman"/>
                      <w:i/>
                      <w:iCs/>
                      <w:kern w:val="2"/>
                    </w:rPr>
                  </m:ctrlPr>
                </m:sSubPr>
                <m:e>
                  <m:r>
                    <w:rPr>
                      <w:rFonts w:ascii="Cambria Math" w:eastAsia="等线" w:hAnsi="Cambria Math" w:cs="Times New Roman"/>
                      <w:kern w:val="2"/>
                    </w:rPr>
                    <m:t>z</m:t>
                  </m:r>
                </m:e>
                <m:sub>
                  <m:r>
                    <w:rPr>
                      <w:rFonts w:ascii="Cambria Math" w:eastAsia="等线" w:hAnsi="Cambria Math" w:cs="Times New Roman"/>
                      <w:kern w:val="2"/>
                    </w:rPr>
                    <m:t>c,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ost</m:t>
                      </m:r>
                    </m:sup>
                  </m:sSubSup>
                </m:e>
              </m:nary>
            </m:oMath>
            <w:r w:rsidR="005A18BC">
              <w:rPr>
                <w:rFonts w:eastAsia="等线" w:cs="Times New Roman"/>
                <w:iCs/>
                <w:kern w:val="2"/>
              </w:rPr>
              <w:t xml:space="preserve"> and </w:t>
            </w:r>
            <m:oMath>
              <m:sSub>
                <m:sSubPr>
                  <m:ctrlPr>
                    <w:rPr>
                      <w:rFonts w:ascii="Cambria Math" w:eastAsia="等线" w:hAnsi="Cambria Math" w:cs="Times New Roman"/>
                      <w:i/>
                      <w:iCs/>
                      <w:kern w:val="2"/>
                    </w:rPr>
                  </m:ctrlPr>
                </m:sSubPr>
                <m:e>
                  <m:r>
                    <w:rPr>
                      <w:rFonts w:ascii="Cambria Math" w:eastAsia="等线" w:hAnsi="Cambria Math" w:cs="Times New Roman"/>
                      <w:kern w:val="2"/>
                    </w:rPr>
                    <m:t>a</m:t>
                  </m:r>
                </m:e>
                <m:sub>
                  <m:r>
                    <w:rPr>
                      <w:rFonts w:ascii="Cambria Math" w:eastAsia="等线" w:hAnsi="Cambria Math" w:cs="Times New Roman"/>
                      <w:kern w:val="2"/>
                    </w:rPr>
                    <m:t>m</m:t>
                  </m:r>
                </m:sub>
              </m:sSub>
              <m:r>
                <w:rPr>
                  <w:rFonts w:ascii="Cambria Math" w:eastAsia="等线" w:hAnsi="Cambria Math" w:cs="Times New Roman"/>
                  <w:kern w:val="2"/>
                </w:rPr>
                <m:t>=</m:t>
              </m:r>
              <m:nary>
                <m:naryPr>
                  <m:chr m:val="∑"/>
                  <m:limLoc m:val="subSup"/>
                  <m:supHide m:val="1"/>
                  <m:ctrlPr>
                    <w:rPr>
                      <w:rFonts w:ascii="Cambria Math" w:eastAsia="等线" w:hAnsi="Cambria Math" w:cs="Times New Roman"/>
                      <w:i/>
                      <w:iCs/>
                      <w:kern w:val="2"/>
                    </w:rPr>
                  </m:ctrlPr>
                </m:naryPr>
                <m:sub>
                  <m:r>
                    <w:rPr>
                      <w:rFonts w:ascii="Cambria Math" w:eastAsia="等线" w:hAnsi="Cambria Math" w:cs="Times New Roman"/>
                      <w:kern w:val="2"/>
                    </w:rPr>
                    <m:t>t</m:t>
                  </m:r>
                </m:sub>
                <m:sup/>
                <m:e>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m:t>
                      </m:r>
                    </m:sub>
                    <m:sup>
                      <m:r>
                        <w:rPr>
                          <w:rFonts w:ascii="Cambria Math" w:eastAsia="等线" w:hAnsi="Cambria Math" w:cs="Times New Roman"/>
                          <w:kern w:val="2"/>
                        </w:rPr>
                        <m:t>pre</m:t>
                      </m:r>
                    </m:sup>
                  </m:sSubSup>
                  <m:r>
                    <w:rPr>
                      <w:rFonts w:ascii="Cambria Math" w:eastAsia="等线" w:hAnsi="Cambria Math" w:cs="Times New Roman"/>
                      <w:kern w:val="2"/>
                    </w:rPr>
                    <m:t>⋅</m:t>
                  </m:r>
                  <m:sSubSup>
                    <m:sSubSupPr>
                      <m:ctrlPr>
                        <w:rPr>
                          <w:rFonts w:ascii="Cambria Math" w:eastAsia="等线" w:hAnsi="Cambria Math" w:cs="Times New Roman"/>
                          <w:i/>
                          <w:iCs/>
                          <w:kern w:val="2"/>
                        </w:rPr>
                      </m:ctrlPr>
                    </m:sSubSupPr>
                    <m:e>
                      <m:r>
                        <w:rPr>
                          <w:rFonts w:ascii="Cambria Math" w:eastAsia="等线" w:hAnsi="Cambria Math" w:cs="Times New Roman"/>
                          <w:kern w:val="2"/>
                        </w:rPr>
                        <m:t>y</m:t>
                      </m:r>
                    </m:e>
                    <m:sub>
                      <m:r>
                        <w:rPr>
                          <w:rFonts w:ascii="Cambria Math" w:eastAsia="等线" w:hAnsi="Cambria Math" w:cs="Times New Roman"/>
                          <w:kern w:val="2"/>
                        </w:rPr>
                        <m:t>t</m:t>
                      </m:r>
                    </m:sub>
                    <m:sup>
                      <m:r>
                        <w:rPr>
                          <w:rFonts w:ascii="Cambria Math" w:eastAsia="等线"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90"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90"/>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35BC4344"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C660F8">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3B27B5">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lastRenderedPageBreak/>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D53BFA"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FACAC83" w:rsidR="00525FE5" w:rsidRDefault="0012409E" w:rsidP="000C7168">
      <w:pPr>
        <w:jc w:val="both"/>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3B27B5">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等线"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等线"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等线"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等线"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等线"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等线"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0A30D1CD"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C660F8">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D53BFA"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ins w:id="91" w:author="Wei, Ganchao" w:date="2021-01-23T13:27:00Z">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ins>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0824E244"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proofErr w:type="gramStart"/>
      <w:r w:rsidR="00782FC4">
        <w:t>), and</w:t>
      </w:r>
      <w:proofErr w:type="gramEnd"/>
      <w:r w:rsidR="00782FC4">
        <w:t xml:space="preserve">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w:t>
      </w:r>
      <w:proofErr w:type="spellStart"/>
      <w:r w:rsidR="00782FC4">
        <w:t>Ghanbari</w:t>
      </w:r>
      <w:proofErr w:type="spellEnd"/>
      <w:r w:rsidR="00782FC4">
        <w:t xml:space="preserve"> et al.</w:t>
      </w:r>
      <w:r w:rsidR="00F67F93">
        <w:t xml:space="preserve"> </w:t>
      </w:r>
      <w:r w:rsidR="002A7F83">
        <w:fldChar w:fldCharType="begin" w:fldLock="1"/>
      </w:r>
      <w:r w:rsidR="003B27B5">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proofErr w:type="gramStart"/>
      <w:r w:rsidR="0089520B">
        <w:t>ISI.</w:t>
      </w:r>
      <w:proofErr w:type="gramEnd"/>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ins w:id="92" w:author="Ganchao Wei" w:date="2021-01-25T07:19:00Z">
        <w:r w:rsidR="00D53BFA">
          <w:t>S</w:t>
        </w:r>
      </w:ins>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xml:space="preserve">, since we can rewrite the short-term </w:t>
      </w:r>
      <w:r w:rsidR="00A01225">
        <w:lastRenderedPageBreak/>
        <w:t>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ins w:id="93" w:author="Ganchao Wei" w:date="2021-01-25T07:19:00Z">
        <w:r w:rsidR="00D53BFA">
          <w:t>S</w:t>
        </w:r>
      </w:ins>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4D99726E"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proofErr w:type="gramStart"/>
      <w:r>
        <w:t>parameters</w:t>
      </w:r>
      <w:proofErr w:type="gramEnd"/>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ins w:id="94" w:author="Wei, Ganchao" w:date="2021-01-23T13:15:00Z">
        <w:r w:rsidR="008E3AEC">
          <w:t>s ranging from 5ms to</w:t>
        </w:r>
      </w:ins>
      <w:del w:id="95" w:author="Wei, Ganchao" w:date="2021-01-23T13:15:00Z">
        <w:r w:rsidR="00713195" w:rsidDel="008E3AEC">
          <w:delText xml:space="preserve"> of</w:delText>
        </w:r>
      </w:del>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5EF0F60E"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365A16">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等线"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等线"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等线"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等线"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622C5657"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w:t>
      </w:r>
      <w:proofErr w:type="spellStart"/>
      <w:r w:rsidR="008E3133">
        <w:t>Kording</w:t>
      </w:r>
      <w:proofErr w:type="spellEnd"/>
      <w:r w:rsidR="00F67F93">
        <w:t xml:space="preserve"> </w:t>
      </w:r>
      <w:r w:rsidR="006D79F1">
        <w:fldChar w:fldCharType="begin" w:fldLock="1"/>
      </w:r>
      <w:r w:rsidR="00C660F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3B27B5" w:rsidRPr="003B27B5">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D53BFA"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lastRenderedPageBreak/>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ins w:id="96" w:author="Ganchao Wei" w:date="2021-01-25T07:19:00Z">
        <w:r w:rsidR="00D53BFA">
          <w:t>S</w:t>
        </w:r>
      </w:ins>
      <w:r>
        <w:t xml:space="preserve">P modification function within [0, 600ms] in 1ms bins. </w:t>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480DE62C"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hile also having short-term synaptic depression on fast timescales (Fig 1). Presynaptic spike timing is generated using a </w:t>
      </w:r>
      <w:r w:rsidR="003D6CD8">
        <w:t xml:space="preserve">homogeneous </w:t>
      </w:r>
      <w:r w:rsidR="00FE3E56">
        <w:t xml:space="preserve">Poisson </w:t>
      </w:r>
      <w:r w:rsidR="003D6CD8">
        <w:t>process</w:t>
      </w:r>
      <w:r w:rsidR="00FE3E56">
        <w:t xml:space="preserve">,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3B27B5">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3B27B5">
        <w:rPr>
          <w:rFonts w:ascii="Cambria Math" w:hAnsi="Cambria Math" w:cs="Cambria Math"/>
        </w:rPr>
        <w:instrText>∼</w:instrText>
      </w:r>
      <w:r w:rsidR="003B27B5">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 xml:space="preserve">the partitioned </w:t>
      </w:r>
      <w:r w:rsidR="003A06D1">
        <w:lastRenderedPageBreak/>
        <w:t>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lastRenderedPageBreak/>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ins w:id="97" w:author="Ian Stevenson" w:date="2020-12-29T13:31:00Z">
        <w:r w:rsidR="002F545A">
          <w:t>-</w:t>
        </w:r>
      </w:ins>
      <w:r>
        <w:t>spike interval</w:t>
      </w:r>
      <w:r w:rsidR="005C6B25">
        <w:t xml:space="preserve"> (ISI)</w:t>
      </w:r>
      <w:r>
        <w:t xml:space="preserve"> preceding that spike. In the absence of presynaptic spikes, we 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0677B603" w:rsidR="006E7061" w:rsidRDefault="00B3166E" w:rsidP="000C7168">
            <w:pPr>
              <w:jc w:val="both"/>
            </w:pPr>
            <w:del w:id="98" w:author="Ganchao Wei" w:date="2021-01-25T08:10:00Z">
              <w:r w:rsidDel="00E47CFD">
                <w:rPr>
                  <w:noProof/>
                </w:rPr>
                <w:drawing>
                  <wp:inline distT="0" distB="0" distL="0" distR="0" wp14:anchorId="1BCF8B6F" wp14:editId="662F87EF">
                    <wp:extent cx="6207369" cy="3839648"/>
                    <wp:effectExtent l="0" t="0" r="317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13516" cy="3843450"/>
                            </a:xfrm>
                            <a:prstGeom prst="rect">
                              <a:avLst/>
                            </a:prstGeom>
                            <a:noFill/>
                            <a:ln>
                              <a:noFill/>
                            </a:ln>
                          </pic:spPr>
                        </pic:pic>
                      </a:graphicData>
                    </a:graphic>
                  </wp:inline>
                </w:drawing>
              </w:r>
            </w:del>
            <w:ins w:id="99" w:author="Ganchao Wei" w:date="2021-01-25T08:10:00Z">
              <w:r w:rsidR="00E47CFD">
                <w:rPr>
                  <w:noProof/>
                </w:rPr>
                <w:drawing>
                  <wp:inline distT="0" distB="0" distL="0" distR="0" wp14:anchorId="2ED7AD44" wp14:editId="12349653">
                    <wp:extent cx="6299200" cy="3898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99200" cy="3898900"/>
                            </a:xfrm>
                            <a:prstGeom prst="rect">
                              <a:avLst/>
                            </a:prstGeom>
                            <a:noFill/>
                            <a:ln>
                              <a:noFill/>
                            </a:ln>
                          </pic:spPr>
                        </pic:pic>
                      </a:graphicData>
                    </a:graphic>
                  </wp:inline>
                </w:drawing>
              </w:r>
            </w:ins>
          </w:p>
        </w:tc>
      </w:tr>
      <w:tr w:rsidR="006E7061" w14:paraId="7B30E083" w14:textId="77777777" w:rsidTr="002F545A">
        <w:tc>
          <w:tcPr>
            <w:tcW w:w="9926" w:type="dxa"/>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r w:rsidR="00D75B39" w:rsidRPr="00F7088B">
              <w:rPr>
                <w:b/>
                <w:bCs/>
              </w:rPr>
              <w:t>(</w:t>
            </w:r>
            <w:r w:rsidR="00D75B39">
              <w:rPr>
                <w:b/>
                <w:bCs/>
              </w:rPr>
              <w:t>A</w:t>
            </w:r>
            <w:r w:rsidR="00D75B39" w:rsidRPr="00F7088B">
              <w:rPr>
                <w:b/>
                <w:bCs/>
              </w:rPr>
              <w:t>)</w:t>
            </w:r>
            <w:r w:rsidR="00D75B39">
              <w:t xml:space="preserve"> 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100" w:name="_Hlk55204305"/>
            <w:r w:rsidR="00D75B39">
              <w:t>when the</w:t>
            </w:r>
            <w:r>
              <w:t xml:space="preserve"> cross-correlogram </w:t>
            </w:r>
            <w:r w:rsidR="00D75B39">
              <w:t xml:space="preserve">is partitioned by </w:t>
            </w:r>
            <w:r>
              <w:t>recording time.</w:t>
            </w:r>
            <w:bookmarkEnd w:id="100"/>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w:t>
            </w:r>
            <w:r w:rsidR="00D75B39">
              <w:lastRenderedPageBreak/>
              <w:t xml:space="preserve">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w:t>
            </w:r>
            <w:r w:rsidR="00F90F81">
              <w:lastRenderedPageBreak/>
              <w:t xml:space="preserve">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ins w:id="101" w:author="Wei, Ganchao" w:date="2021-01-23T13:21:00Z">
              <w:r w:rsidR="00BE5165">
                <w:t>~</w:t>
              </w:r>
            </w:ins>
            <w:r w:rsidR="00F90F81">
              <w:t>15Hz, and dashed lines denote standard error.</w:t>
            </w:r>
            <w:r>
              <w:t xml:space="preserve"> </w:t>
            </w:r>
          </w:p>
        </w:tc>
      </w:tr>
    </w:tbl>
    <w:p w14:paraId="3E2A45BC" w14:textId="455108CE" w:rsidR="008E58AC" w:rsidRDefault="008E58AC" w:rsidP="000C7168">
      <w:pPr>
        <w:jc w:val="both"/>
        <w:rPr>
          <w:ins w:id="102" w:author="Ganchao Wei" w:date="2020-12-16T09:50:00Z"/>
        </w:rPr>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6A770F">
        <w:tc>
          <w:tcPr>
            <w:tcW w:w="9926" w:type="dxa"/>
          </w:tcPr>
          <w:p w14:paraId="6AAB429E" w14:textId="3C10B519" w:rsidR="009D7A4E" w:rsidRDefault="007849DF" w:rsidP="00922CF7">
            <w:pPr>
              <w:jc w:val="both"/>
            </w:pPr>
            <w:r>
              <w:rPr>
                <w:noProof/>
              </w:rPr>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p>
        </w:tc>
      </w:tr>
      <w:tr w:rsidR="009D7A4E" w14:paraId="222D375E" w14:textId="77777777" w:rsidTr="00F81A6E">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lastRenderedPageBreak/>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ins w:id="103" w:author="Ganchao Wei" w:date="2020-12-20T09:57:00Z">
                <w:rPr>
                  <w:rFonts w:ascii="Cambria Math" w:hAnsi="Cambria Math"/>
                  <w:i/>
                </w:rPr>
              </w:ins>
            </m:ctrlPr>
          </m:sSubPr>
          <m:e>
            <m:r>
              <w:rPr>
                <w:rFonts w:ascii="Cambria Math" w:hAnsi="Cambria Math"/>
              </w:rPr>
              <m:t>Q</m:t>
            </m:r>
          </m:e>
          <m:sub>
            <m:sSub>
              <m:sSubPr>
                <m:ctrlPr>
                  <w:ins w:id="104" w:author="Ganchao Wei" w:date="2020-12-20T09:57:00Z">
                    <w:rPr>
                      <w:rFonts w:ascii="Cambria Math" w:hAnsi="Cambria Math"/>
                      <w:i/>
                    </w:rPr>
                  </w:ins>
                </m:ctrlPr>
              </m:sSubPr>
              <m:e>
                <m:r>
                  <w:ins w:id="105" w:author="Ganchao Wei" w:date="2020-12-20T09:57:00Z">
                    <w:rPr>
                      <w:rFonts w:ascii="Cambria Math" w:hAnsi="Cambria Math"/>
                    </w:rPr>
                    <m:t>β</m:t>
                  </w:ins>
                </m:r>
              </m:e>
              <m:sub>
                <m:r>
                  <w:ins w:id="106" w:author="Ganchao Wei" w:date="2020-12-20T09:57:00Z">
                    <w:rPr>
                      <w:rFonts w:ascii="Cambria Math" w:hAnsi="Cambria Math"/>
                    </w:rPr>
                    <m:t>0</m:t>
                  </w:ins>
                </m:r>
              </m:sub>
            </m:sSub>
          </m:sub>
        </m:sSub>
      </m:oMath>
      <w:r>
        <w:t>.</w:t>
      </w:r>
    </w:p>
    <w:p w14:paraId="4C034493" w14:textId="246B506B" w:rsidR="006E7061" w:rsidRDefault="00922CF7" w:rsidP="00922CF7">
      <w:pPr>
        <w:jc w:val="both"/>
      </w:pPr>
      <w:r>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3AA574C0" w:rsidR="00D61526" w:rsidRDefault="007849DF" w:rsidP="000C7168">
            <w:pPr>
              <w:jc w:val="both"/>
            </w:pPr>
            <w:del w:id="107" w:author="Ganchao Wei" w:date="2021-01-25T08:11:00Z">
              <w:r w:rsidDel="00E47CFD">
                <w:rPr>
                  <w:noProof/>
                </w:rPr>
                <w:drawing>
                  <wp:inline distT="0" distB="0" distL="0" distR="0" wp14:anchorId="1649BBCE" wp14:editId="779D5B08">
                    <wp:extent cx="6199414" cy="303293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2830" cy="3034604"/>
                            </a:xfrm>
                            <a:prstGeom prst="rect">
                              <a:avLst/>
                            </a:prstGeom>
                            <a:noFill/>
                            <a:ln>
                              <a:noFill/>
                            </a:ln>
                          </pic:spPr>
                        </pic:pic>
                      </a:graphicData>
                    </a:graphic>
                  </wp:inline>
                </w:drawing>
              </w:r>
            </w:del>
            <w:ins w:id="108" w:author="Ganchao Wei" w:date="2021-01-25T08:11:00Z">
              <w:r w:rsidR="00E47CFD">
                <w:rPr>
                  <w:noProof/>
                </w:rPr>
                <w:drawing>
                  <wp:inline distT="0" distB="0" distL="0" distR="0" wp14:anchorId="3D3E9899" wp14:editId="44B3A3F3">
                    <wp:extent cx="6305550" cy="3086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05550" cy="3086100"/>
                            </a:xfrm>
                            <a:prstGeom prst="rect">
                              <a:avLst/>
                            </a:prstGeom>
                            <a:noFill/>
                            <a:ln>
                              <a:noFill/>
                            </a:ln>
                          </pic:spPr>
                        </pic:pic>
                      </a:graphicData>
                    </a:graphic>
                  </wp:inline>
                </w:drawing>
              </w:r>
            </w:ins>
          </w:p>
        </w:tc>
      </w:tr>
      <w:tr w:rsidR="00D61526" w14:paraId="0058B698" w14:textId="77777777" w:rsidTr="002F545A">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 xml:space="preserve">o tracking variation in synaptic strength, accurately fitting cross-correlograms may also require tracking the postsynaptic rate. Here we simulate an excitatory, </w:t>
            </w:r>
            <w:r w:rsidR="00342370">
              <w:lastRenderedPageBreak/>
              <w:t>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lastRenderedPageBreak/>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lastRenderedPageBreak/>
        <w:t>In these scenarios, partitions of the cross-correlogram may serve as a useful check on how well the model describes spike transmission in specific time-periods or as a function of ISI. The model that omits ST</w:t>
      </w:r>
      <w:ins w:id="109" w:author="Ganchao Wei" w:date="2021-01-25T07:19:00Z">
        <w:r w:rsidR="00D53BFA">
          <w:t>S</w:t>
        </w:r>
      </w:ins>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6A7860E4" w:rsidR="00960689" w:rsidRDefault="00CB5565" w:rsidP="000C7168">
            <w:pPr>
              <w:jc w:val="both"/>
            </w:pPr>
            <w:del w:id="110" w:author="Ganchao Wei" w:date="2021-01-25T07:26:00Z">
              <w:r w:rsidDel="007C41F5">
                <w:rPr>
                  <w:noProof/>
                </w:rPr>
                <w:drawing>
                  <wp:inline distT="0" distB="0" distL="0" distR="0" wp14:anchorId="4B13DDF7" wp14:editId="1934F04D">
                    <wp:extent cx="6199414" cy="30647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02080" cy="3066078"/>
                            </a:xfrm>
                            <a:prstGeom prst="rect">
                              <a:avLst/>
                            </a:prstGeom>
                            <a:noFill/>
                            <a:ln>
                              <a:noFill/>
                            </a:ln>
                          </pic:spPr>
                        </pic:pic>
                      </a:graphicData>
                    </a:graphic>
                  </wp:inline>
                </w:drawing>
              </w:r>
            </w:del>
            <w:ins w:id="111" w:author="Ganchao Wei" w:date="2021-01-25T07:26:00Z">
              <w:r w:rsidR="007C41F5">
                <w:rPr>
                  <w:noProof/>
                </w:rPr>
                <w:drawing>
                  <wp:inline distT="0" distB="0" distL="0" distR="0" wp14:anchorId="06CEC368" wp14:editId="50FF3A9C">
                    <wp:extent cx="6305550" cy="312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305550" cy="3124200"/>
                            </a:xfrm>
                            <a:prstGeom prst="rect">
                              <a:avLst/>
                            </a:prstGeom>
                            <a:noFill/>
                            <a:ln>
                              <a:noFill/>
                            </a:ln>
                          </pic:spPr>
                        </pic:pic>
                      </a:graphicData>
                    </a:graphic>
                  </wp:inline>
                </w:drawing>
              </w:r>
            </w:ins>
          </w:p>
        </w:tc>
      </w:tr>
      <w:tr w:rsidR="00960689" w14:paraId="729EB4FD" w14:textId="77777777" w:rsidTr="002F545A">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ins w:id="112" w:author="Ganchao Wei" w:date="2021-01-25T08:08:00Z">
              <w:r w:rsidR="00E47CFD">
                <w:t>S</w:t>
              </w:r>
            </w:ins>
            <w:r w:rsidR="006D4D78">
              <w:t>P and ST</w:t>
            </w:r>
            <w:ins w:id="113" w:author="Ganchao Wei" w:date="2021-01-25T07:19:00Z">
              <w:r w:rsidR="00D53BFA">
                <w:t>S</w:t>
              </w:r>
            </w:ins>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proofErr w:type="spellStart"/>
      <w:r w:rsidR="0023752D">
        <w:rPr>
          <w:lang w:eastAsia="zh-CN"/>
        </w:rPr>
        <w:t>undersmoothed</w:t>
      </w:r>
      <w:proofErr w:type="spellEnd"/>
      <w:r w:rsidR="0023752D">
        <w:rPr>
          <w:lang w:eastAsia="zh-CN"/>
        </w:rPr>
        <w:t xml:space="preserve"> and may reflect </w:t>
      </w:r>
      <w:r w:rsidR="0023752D">
        <w:rPr>
          <w:lang w:eastAsia="zh-CN"/>
        </w:rPr>
        <w:lastRenderedPageBreak/>
        <w:t>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36A72F56"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ins w:id="114" w:author="Wei, Ganchao" w:date="2021-01-23T13:24:00Z">
        <w:r w:rsidR="00BE5165">
          <w:t>~15</w:t>
        </w:r>
      </w:ins>
      <w:del w:id="115" w:author="Wei, Ganchao" w:date="2021-01-23T13:24:00Z">
        <w:r w:rsidR="004C453C" w:rsidDel="00BE5165">
          <w:delText>20</w:delText>
        </w:r>
      </w:del>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7D1D5781" w:rsidR="00960689" w:rsidRDefault="007849DF" w:rsidP="000C7168">
            <w:pPr>
              <w:jc w:val="both"/>
            </w:pPr>
            <w:bookmarkStart w:id="116" w:name="_GoBack"/>
            <w:del w:id="117" w:author="Ganchao Wei" w:date="2021-01-25T08:15:00Z">
              <w:r w:rsidDel="00E47CFD">
                <w:rPr>
                  <w:noProof/>
                </w:rPr>
                <w:drawing>
                  <wp:inline distT="0" distB="0" distL="0" distR="0" wp14:anchorId="1CD9FB03" wp14:editId="0B50BB9D">
                    <wp:extent cx="6215743" cy="3199298"/>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1841" cy="3202437"/>
                            </a:xfrm>
                            <a:prstGeom prst="rect">
                              <a:avLst/>
                            </a:prstGeom>
                            <a:noFill/>
                            <a:ln>
                              <a:noFill/>
                            </a:ln>
                          </pic:spPr>
                        </pic:pic>
                      </a:graphicData>
                    </a:graphic>
                  </wp:inline>
                </w:drawing>
              </w:r>
            </w:del>
            <w:ins w:id="118" w:author="Ganchao Wei" w:date="2021-01-25T08:15:00Z">
              <w:r w:rsidR="00E47CFD">
                <w:rPr>
                  <w:noProof/>
                </w:rPr>
                <w:drawing>
                  <wp:inline distT="0" distB="0" distL="0" distR="0" wp14:anchorId="2702BB61" wp14:editId="23833F3A">
                    <wp:extent cx="6305550" cy="3244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305550" cy="3244850"/>
                            </a:xfrm>
                            <a:prstGeom prst="rect">
                              <a:avLst/>
                            </a:prstGeom>
                            <a:noFill/>
                            <a:ln>
                              <a:noFill/>
                            </a:ln>
                          </pic:spPr>
                        </pic:pic>
                      </a:graphicData>
                    </a:graphic>
                  </wp:inline>
                </w:drawing>
              </w:r>
            </w:ins>
          </w:p>
        </w:tc>
      </w:tr>
      <w:bookmarkEnd w:id="116"/>
      <w:tr w:rsidR="00960689" w14:paraId="237032A7" w14:textId="77777777" w:rsidTr="002F545A">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depressing synapse with random walk fluctuations in </w:t>
            </w:r>
            <w:r w:rsidR="00EC206D">
              <w:lastRenderedPageBreak/>
              <w:t xml:space="preserve">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013E4BCA" w:rsidR="004D6811" w:rsidRDefault="004D6811">
      <w:pPr>
        <w:jc w:val="both"/>
      </w:pPr>
      <w:r>
        <w:t xml:space="preserve">Including additional covariates can often improve spike prediction accuracy in GLM-like models </w:t>
      </w:r>
      <w:r w:rsidR="00D924AC">
        <w:fldChar w:fldCharType="begin" w:fldLock="1"/>
      </w:r>
      <w:r w:rsidR="00C660F8">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3B27B5" w:rsidRPr="003B27B5">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365A16">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647E61" w:rsidRPr="00647E61">
        <w:rPr>
          <w:noProof/>
        </w:rPr>
        <w:t>(Harris et al., 2003; Okatan et al., 2005; Pillow et al., 2008)</w:t>
      </w:r>
      <w:r w:rsidR="0047450A">
        <w:fldChar w:fldCharType="end"/>
      </w:r>
      <w:r>
        <w:t>, local field potentials</w:t>
      </w:r>
      <w:r w:rsidR="00AF2AC3">
        <w:t xml:space="preserve"> </w:t>
      </w:r>
      <w:r w:rsidR="00AF2AC3">
        <w:fldChar w:fldCharType="begin" w:fldLock="1"/>
      </w:r>
      <w:r w:rsidR="003B27B5">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C660F8">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647E61" w:rsidRPr="00647E61">
        <w:rPr>
          <w:noProof/>
        </w:rPr>
        <w:t>(Pillow &amp; Simoncelli, 2003; Truccolo et al., 2005)</w:t>
      </w:r>
      <w:r w:rsidR="007F7A3D">
        <w:fldChar w:fldCharType="end"/>
      </w:r>
      <w:r w:rsidRPr="004D6811">
        <w:t xml:space="preserve">. </w:t>
      </w:r>
      <w:r w:rsidR="00CF6E61">
        <w:t xml:space="preserve">However, once these covariates are </w:t>
      </w:r>
      <w:proofErr w:type="gramStart"/>
      <w:r w:rsidR="00CF6E61">
        <w:t>taken into account</w:t>
      </w:r>
      <w:proofErr w:type="gramEnd"/>
      <w:r w:rsidR="00CF6E61">
        <w:t xml:space="preserve">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34CF86C6"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3B27B5">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3B27B5">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w:t>
      </w:r>
      <w:r>
        <w:lastRenderedPageBreak/>
        <w:t>of tuning curves in motor cortex</w:t>
      </w:r>
      <w:r w:rsidR="007F7A3D">
        <w:t xml:space="preserve"> </w:t>
      </w:r>
      <w:r w:rsidR="007F7A3D">
        <w:fldChar w:fldCharType="begin" w:fldLock="1"/>
      </w:r>
      <w:r w:rsidR="003B27B5">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3B27B5" w:rsidRPr="003B27B5">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w:t>
      </w:r>
      <w:proofErr w:type="gramStart"/>
      <w:r>
        <w:t>be more or less</w:t>
      </w:r>
      <w:proofErr w:type="gramEnd"/>
      <w:r>
        <w:t xml:space="preserve"> variable than Poisson. </w:t>
      </w:r>
      <w:r w:rsidR="009566C8">
        <w:t xml:space="preserve">With stationary models, non-Poisson spiking is typically not a major source of estimation error </w:t>
      </w:r>
      <w:r>
        <w:fldChar w:fldCharType="begin" w:fldLock="1"/>
      </w:r>
      <w:r w:rsidR="003B27B5">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3B27B5" w:rsidRPr="003B27B5">
        <w:rPr>
          <w:noProof/>
        </w:rPr>
        <w:t>(Stevenson, 2016)</w:t>
      </w:r>
      <w:r>
        <w:fldChar w:fldCharType="end"/>
      </w:r>
      <w:r w:rsidR="009566C8">
        <w:t xml:space="preserve">. However, the adaptive filtering updates may be sensitive to </w:t>
      </w:r>
      <w:proofErr w:type="spellStart"/>
      <w:r w:rsidR="009566C8">
        <w:t>misspecified</w:t>
      </w:r>
      <w:proofErr w:type="spellEnd"/>
      <w:r w:rsidR="009566C8">
        <w:t xml:space="preserve"> noise, and it may be useful to extend the framework here with other noise models</w:t>
      </w:r>
      <w:r w:rsidR="007F7A3D">
        <w:t xml:space="preserve"> </w:t>
      </w:r>
      <w:r w:rsidR="007F7A3D">
        <w:fldChar w:fldCharType="begin" w:fldLock="1"/>
      </w:r>
      <w:r w:rsidR="00C660F8">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647E61" w:rsidRPr="00647E61">
        <w:rPr>
          <w:noProof/>
        </w:rPr>
        <w:t>(Gao et al., 2015; Pillow &amp; Scott, 2012)</w:t>
      </w:r>
      <w:r w:rsidR="007F7A3D">
        <w:fldChar w:fldCharType="end"/>
      </w:r>
      <w:r>
        <w:t>.</w:t>
      </w:r>
    </w:p>
    <w:p w14:paraId="7B9BFB6C" w14:textId="42D1398F"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3B27B5">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17CFE4E0" w14:textId="7706AA77" w:rsidR="007507BD" w:rsidRDefault="00A10593" w:rsidP="00A10593">
      <w:pPr>
        <w:jc w:val="both"/>
        <w:rPr>
          <w:ins w:id="119" w:author="Ganchao Wei" w:date="2021-01-23T19:15:00Z"/>
        </w:rPr>
      </w:pPr>
      <w:commentRangeStart w:id="120"/>
      <w:r>
        <w:t xml:space="preserve">Previous </w:t>
      </w:r>
      <w:commentRangeEnd w:id="120"/>
      <w:r w:rsidR="0057386F">
        <w:rPr>
          <w:rStyle w:val="CommentReference"/>
        </w:rPr>
        <w:commentReference w:id="120"/>
      </w:r>
      <w:r w:rsidR="005076AB">
        <w:t xml:space="preserve">models have aimed to describe </w:t>
      </w:r>
      <w:r>
        <w:t xml:space="preserve">short-term changes in </w:t>
      </w:r>
      <w:r w:rsidR="007507BD">
        <w:t xml:space="preserve">synaptic strength </w:t>
      </w:r>
      <w:r>
        <w:t>from spikes</w:t>
      </w:r>
      <w:r w:rsidR="007507BD">
        <w:t xml:space="preserve">, without modeling long-term effects or baseline fluctuations </w:t>
      </w:r>
      <w:r w:rsidR="007507BD">
        <w:fldChar w:fldCharType="begin" w:fldLock="1"/>
      </w:r>
      <w:r w:rsidR="00365A1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7507BD">
        <w:t xml:space="preserve"> or to describe </w:t>
      </w:r>
      <w:r>
        <w:t xml:space="preserve">long-term </w:t>
      </w:r>
      <w:r w:rsidR="007507BD">
        <w:t xml:space="preserve">changes </w:t>
      </w:r>
      <w:r w:rsidR="007F7A3D">
        <w:t xml:space="preserve"> </w:t>
      </w:r>
      <w:commentRangeStart w:id="121"/>
      <w:r w:rsidR="007F7A3D">
        <w:fldChar w:fldCharType="begin" w:fldLock="1"/>
      </w:r>
      <w:r w:rsidR="00365A1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3B27B5" w:rsidRPr="003B27B5">
        <w:rPr>
          <w:noProof/>
        </w:rPr>
        <w:t>(Linderman et al., 2014; Robinson et al., 2016; Stevenson &amp; Kording, 2011)</w:t>
      </w:r>
      <w:r w:rsidR="007F7A3D">
        <w:fldChar w:fldCharType="end"/>
      </w:r>
      <w:commentRangeEnd w:id="121"/>
      <w:r w:rsidR="007F7A3D">
        <w:rPr>
          <w:rStyle w:val="CommentReference"/>
        </w:rPr>
        <w:commentReference w:id="121"/>
      </w:r>
      <w:r w:rsidR="007F7A3D">
        <w:t>.</w:t>
      </w:r>
      <w:r w:rsidR="007507BD">
        <w:t xml:space="preserve"> </w:t>
      </w:r>
      <w:commentRangeStart w:id="122"/>
      <w:r w:rsidR="007507BD">
        <w:t>Both</w:t>
      </w:r>
      <w:commentRangeEnd w:id="122"/>
      <w:r w:rsidR="007507BD">
        <w:rPr>
          <w:rStyle w:val="CommentReference"/>
        </w:rPr>
        <w:commentReference w:id="122"/>
      </w:r>
      <w:r w:rsidR="007507BD">
        <w:t>?</w:t>
      </w:r>
    </w:p>
    <w:p w14:paraId="31E3BA7D" w14:textId="77777777" w:rsidR="00484B86" w:rsidRPr="009A52CC" w:rsidRDefault="00484B86" w:rsidP="00A10593">
      <w:pPr>
        <w:jc w:val="both"/>
        <w:rPr>
          <w:ins w:id="123" w:author="Ganchao Wei" w:date="2021-01-23T19:23:00Z"/>
          <w:lang w:eastAsia="zh-CN"/>
        </w:rPr>
      </w:pPr>
      <w:ins w:id="124" w:author="Ganchao Wei" w:date="2021-01-23T19:15:00Z">
        <w:r w:rsidRPr="009A52CC">
          <w:rPr>
            <w:rFonts w:hint="eastAsia"/>
            <w:lang w:eastAsia="zh-CN"/>
          </w:rPr>
          <w:t>(</w:t>
        </w:r>
        <w:r w:rsidRPr="009A52CC">
          <w:rPr>
            <w:lang w:eastAsia="zh-CN"/>
          </w:rPr>
          <w:t>If I understand correctly: In</w:t>
        </w:r>
      </w:ins>
      <w:ins w:id="125" w:author="Ganchao Wei" w:date="2021-01-23T19:16:00Z">
        <w:r w:rsidRPr="009A52CC">
          <w:rPr>
            <w:lang w:eastAsia="zh-CN"/>
          </w:rPr>
          <w:t xml:space="preserve"> the Chapter of</w:t>
        </w:r>
      </w:ins>
      <w:ins w:id="126" w:author="Ganchao Wei" w:date="2021-01-23T19:15:00Z">
        <w:r w:rsidRPr="009A52CC">
          <w:rPr>
            <w:lang w:eastAsia="zh-CN"/>
          </w:rPr>
          <w:t xml:space="preserve"> Song</w:t>
        </w:r>
      </w:ins>
      <w:ins w:id="127" w:author="Ganchao Wei" w:date="2021-01-23T19:16:00Z">
        <w:r w:rsidRPr="009A52CC">
          <w:rPr>
            <w:lang w:eastAsia="zh-CN"/>
          </w:rPr>
          <w:t xml:space="preserve"> et al., they do things very similar to ours… The </w:t>
        </w:r>
      </w:ins>
      <w:ins w:id="128" w:author="Ganchao Wei" w:date="2021-01-23T19:17:00Z">
        <w:r w:rsidRPr="009A52CC">
          <w:rPr>
            <w:lang w:eastAsia="zh-CN"/>
          </w:rPr>
          <w:t>difference is that they model STSP</w:t>
        </w:r>
      </w:ins>
      <w:ins w:id="129" w:author="Ganchao Wei" w:date="2021-01-23T19:20:00Z">
        <w:r w:rsidRPr="009A52CC">
          <w:rPr>
            <w:lang w:eastAsia="zh-CN"/>
          </w:rPr>
          <w:t xml:space="preserve"> by Volterra kernels</w:t>
        </w:r>
      </w:ins>
      <w:ins w:id="130" w:author="Ganchao Wei" w:date="2021-01-23T19:21:00Z">
        <w:r w:rsidRPr="009A52CC">
          <w:rPr>
            <w:lang w:eastAsia="zh-CN"/>
          </w:rPr>
          <w:t>, which is time-invariant. Then based on that, they further</w:t>
        </w:r>
      </w:ins>
      <w:ins w:id="131" w:author="Ganchao Wei" w:date="2021-01-23T19:22:00Z">
        <w:r w:rsidRPr="009A52CC">
          <w:rPr>
            <w:lang w:eastAsia="zh-CN"/>
          </w:rPr>
          <w:t xml:space="preserve"> make the kernels time-varying, which is estimated by adaptive filtering</w:t>
        </w:r>
      </w:ins>
      <w:ins w:id="132" w:author="Ganchao Wei" w:date="2021-01-23T19:23:00Z">
        <w:r w:rsidRPr="009A52CC">
          <w:rPr>
            <w:lang w:eastAsia="zh-CN"/>
          </w:rPr>
          <w:t>.</w:t>
        </w:r>
      </w:ins>
    </w:p>
    <w:p w14:paraId="329048DB" w14:textId="5C88C606" w:rsidR="00484B86" w:rsidRPr="009A52CC" w:rsidRDefault="00484B86" w:rsidP="00A10593">
      <w:pPr>
        <w:jc w:val="both"/>
        <w:rPr>
          <w:ins w:id="133" w:author="Ganchao Wei" w:date="2021-01-23T19:15:00Z"/>
          <w:lang w:eastAsia="zh-CN"/>
        </w:rPr>
      </w:pPr>
      <w:ins w:id="134" w:author="Ganchao Wei" w:date="2021-01-23T19:23:00Z">
        <w:r w:rsidRPr="009A52CC">
          <w:rPr>
            <w:lang w:eastAsia="zh-CN"/>
          </w:rPr>
          <w:t>The difference</w:t>
        </w:r>
      </w:ins>
      <w:ins w:id="135" w:author="Ganchao Wei" w:date="2021-01-25T07:27:00Z">
        <w:r w:rsidR="007C41F5">
          <w:rPr>
            <w:lang w:eastAsia="zh-CN"/>
          </w:rPr>
          <w:t xml:space="preserve"> (improvement)?</w:t>
        </w:r>
      </w:ins>
      <w:ins w:id="136" w:author="Ganchao Wei" w:date="2021-01-23T19:24:00Z">
        <w:r w:rsidRPr="009A52CC">
          <w:rPr>
            <w:lang w:eastAsia="zh-CN"/>
          </w:rPr>
          <w:t xml:space="preserve"> 1) STSP is now modeled by ISI, but I think these 2 approaches should give</w:t>
        </w:r>
      </w:ins>
      <w:ins w:id="137" w:author="Ganchao Wei" w:date="2021-01-23T19:25:00Z">
        <w:r w:rsidRPr="009A52CC">
          <w:rPr>
            <w:lang w:eastAsia="zh-CN"/>
          </w:rPr>
          <w:t xml:space="preserve"> similar results; 2) Add baseline to avoid </w:t>
        </w:r>
        <w:r w:rsidR="00365A16" w:rsidRPr="009A52CC">
          <w:rPr>
            <w:lang w:eastAsia="zh-CN"/>
          </w:rPr>
          <w:t>bias</w:t>
        </w:r>
      </w:ins>
      <w:ins w:id="138" w:author="Ganchao Wei" w:date="2021-01-23T19:15:00Z">
        <w:r w:rsidRPr="009A52CC">
          <w:rPr>
            <w:lang w:eastAsia="zh-CN"/>
          </w:rPr>
          <w:t>)</w:t>
        </w:r>
      </w:ins>
    </w:p>
    <w:p w14:paraId="31502589" w14:textId="77777777" w:rsidR="00484B86" w:rsidRDefault="00484B86" w:rsidP="00A10593">
      <w:pPr>
        <w:jc w:val="both"/>
      </w:pPr>
    </w:p>
    <w:p w14:paraId="61C9A180" w14:textId="2DD8C44C" w:rsidR="00A10593" w:rsidRDefault="00A10593" w:rsidP="00A10593">
      <w:pPr>
        <w:jc w:val="both"/>
        <w:rPr>
          <w:ins w:id="139" w:author="Ganchao Wei" w:date="2021-01-23T20:21:00Z"/>
        </w:rPr>
      </w:pPr>
      <w:ins w:id="140" w:author="Stevenson, Ian" w:date="2021-01-05T13:16:00Z">
        <w:del w:id="141" w:author="Stevenson, Ian" w:date="2021-01-22T15:38:00Z">
          <w:r w:rsidDel="007507BD">
            <w:delText xml:space="preserve"> </w:delText>
          </w:r>
        </w:del>
        <w:del w:id="142" w:author="Ganchao Wei" w:date="2021-01-18T20:30:00Z">
          <w:r w:rsidDel="007F7A3D">
            <w:delText xml:space="preserve">(CITE Linderman/Stevenson). </w:delText>
          </w:r>
        </w:del>
        <w:r>
          <w:t xml:space="preserve">While the adaptive smoother simply tracks an estimated synaptic weight, </w:t>
        </w:r>
      </w:ins>
      <w:ins w:id="143" w:author="Stevenson, Ian" w:date="2021-01-22T15:42:00Z">
        <w:r w:rsidR="0057386F">
          <w:t xml:space="preserve">it may be </w:t>
        </w:r>
      </w:ins>
      <w:ins w:id="144" w:author="Stevenson, Ian" w:date="2021-01-22T15:43:00Z">
        <w:r w:rsidR="0057386F">
          <w:t>preferable</w:t>
        </w:r>
      </w:ins>
      <w:ins w:id="145" w:author="Stevenson, Ian" w:date="2021-01-22T15:42:00Z">
        <w:r w:rsidR="0057386F">
          <w:t xml:space="preserve"> to </w:t>
        </w:r>
      </w:ins>
      <w:ins w:id="146" w:author="Stevenson, Ian" w:date="2021-01-05T13:16:00Z">
        <w:del w:id="147" w:author="Stevenson, Ian" w:date="2021-01-22T15:42:00Z">
          <w:r w:rsidDel="0057386F">
            <w:delText>using</w:delText>
          </w:r>
        </w:del>
        <w:del w:id="148" w:author="Stevenson, Ian" w:date="2021-01-22T15:43:00Z">
          <w:r w:rsidDel="0057386F">
            <w:delText xml:space="preserve"> </w:delText>
          </w:r>
        </w:del>
      </w:ins>
      <w:ins w:id="149" w:author="Stevenson, Ian" w:date="2021-01-22T15:42:00Z">
        <w:r w:rsidR="0057386F">
          <w:t>more direct</w:t>
        </w:r>
      </w:ins>
      <w:ins w:id="150" w:author="Stevenson, Ian" w:date="2021-01-22T15:43:00Z">
        <w:r w:rsidR="0057386F">
          <w:t xml:space="preserve">ly describe </w:t>
        </w:r>
      </w:ins>
      <w:ins w:id="151" w:author="Stevenson, Ian" w:date="2021-01-22T15:42:00Z">
        <w:r w:rsidR="0057386F">
          <w:t xml:space="preserve">the long-term synaptic dynamics </w:t>
        </w:r>
      </w:ins>
      <w:ins w:id="152" w:author="Stevenson, Ian" w:date="2021-01-22T15:43:00Z">
        <w:r w:rsidR="0057386F">
          <w:t xml:space="preserve">with </w:t>
        </w:r>
      </w:ins>
      <w:ins w:id="153" w:author="Stevenson, Ian" w:date="2021-01-05T13:16:00Z">
        <w:r>
          <w:t xml:space="preserve">an explicit learning rule based on pre- and postsynaptic spike timing or underlying Calcium dynamics </w:t>
        </w:r>
        <w:r>
          <w:fldChar w:fldCharType="begin" w:fldLock="1"/>
        </w:r>
      </w:ins>
      <w:r w:rsidR="00C660F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ins w:id="154" w:author="Stevenson, Ian" w:date="2021-01-05T13:16:00Z">
        <w:r>
          <w:fldChar w:fldCharType="separate"/>
        </w:r>
        <w:r w:rsidRPr="003E3821">
          <w:rPr>
            <w:noProof/>
          </w:rPr>
          <w:t>(Graupner &amp; Brunel, 2012)</w:t>
        </w:r>
        <w:r>
          <w:fldChar w:fldCharType="end"/>
        </w:r>
        <w:del w:id="155" w:author="Stevenson, Ian" w:date="2021-01-22T15:42:00Z">
          <w:r w:rsidDel="0057386F">
            <w:delText xml:space="preserve"> may give a more direct interpretation of the long-term synaptic dynamics</w:delText>
          </w:r>
        </w:del>
        <w:r>
          <w:t xml:space="preserve">. In previous work, we found that a biophysical model of short-term plasticity could, in some cases, account for the short-term dynamics of spike transmission </w:t>
        </w:r>
        <w:r>
          <w:rPr>
            <w:i/>
            <w:iCs/>
          </w:rPr>
          <w:t>in vivo</w:t>
        </w:r>
        <w:r>
          <w:t xml:space="preserve"> </w:t>
        </w:r>
      </w:ins>
      <w:ins w:id="156" w:author="Ganchao Wei" w:date="2021-01-18T20:31:00Z">
        <w:r w:rsidR="007F7A3D">
          <w:fldChar w:fldCharType="begin" w:fldLock="1"/>
        </w:r>
      </w:ins>
      <w:r w:rsidR="00C660F8">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ins w:id="157" w:author="Ganchao Wei" w:date="2021-01-18T20:31:00Z">
        <w:r w:rsidR="007F7A3D">
          <w:fldChar w:fldCharType="end"/>
        </w:r>
      </w:ins>
      <w:ins w:id="158" w:author="Stevenson, Ian" w:date="2021-01-05T13:16:00Z">
        <w:del w:id="159" w:author="Ganchao Wei" w:date="2021-01-18T20:31:00Z">
          <w:r w:rsidDel="00A636E7">
            <w:delText>(Cite Ghanbari 2020</w:delText>
          </w:r>
        </w:del>
        <w:del w:id="160" w:author="Ganchao Wei" w:date="2021-01-18T20:32:00Z">
          <w:r w:rsidDel="00A636E7">
            <w:delText>)</w:delText>
          </w:r>
        </w:del>
        <w:r>
          <w:t>. Incorporating biophysical models of ST</w:t>
        </w:r>
      </w:ins>
      <w:ins w:id="161" w:author="Ganchao Wei" w:date="2021-01-25T07:20:00Z">
        <w:r w:rsidR="00D53BFA">
          <w:t>S</w:t>
        </w:r>
      </w:ins>
      <w:ins w:id="162" w:author="Stevenson, Ian" w:date="2021-01-05T13:16:00Z">
        <w:r>
          <w:t xml:space="preserve">P </w:t>
        </w:r>
        <w:r>
          <w:fldChar w:fldCharType="begin" w:fldLock="1"/>
        </w:r>
      </w:ins>
      <w:r w:rsidR="003B27B5">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instrText>
      </w:r>
      <w:ins w:id="163" w:author="Stevenson, Ian" w:date="2021-01-05T13:16:00Z">
        <w:r>
          <w:fldChar w:fldCharType="separate"/>
        </w:r>
        <w:r w:rsidRPr="003E3821">
          <w:rPr>
            <w:noProof/>
          </w:rPr>
          <w:t>(Costa et al., 2013)</w:t>
        </w:r>
        <w:r>
          <w:fldChar w:fldCharType="end"/>
        </w:r>
        <w:r>
          <w:t xml:space="preserve"> or LTP/LTD </w:t>
        </w:r>
        <w:r>
          <w:fldChar w:fldCharType="begin" w:fldLock="1"/>
        </w:r>
      </w:ins>
      <w:r w:rsidR="00C660F8">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ins w:id="164" w:author="Stevenson, Ian" w:date="2021-01-05T13:16:00Z">
        <w:r>
          <w:fldChar w:fldCharType="separate"/>
        </w:r>
        <w:r w:rsidRPr="003E3821">
          <w:rPr>
            <w:noProof/>
          </w:rPr>
          <w:t>(Graupner &amp; Brunel, 2012)</w:t>
        </w:r>
        <w:r>
          <w:fldChar w:fldCharType="end"/>
        </w:r>
        <w:r>
          <w:t xml:space="preserve"> is possible with additional computational costs. Recent studies </w:t>
        </w:r>
        <w:r>
          <w:fldChar w:fldCharType="begin" w:fldLock="1"/>
        </w:r>
      </w:ins>
      <w:r w:rsidR="00790E60">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mendeley":{"formattedCitation":"(Deperrois &amp; Graupner, 2020)","plainTextFormattedCitation":"(Deperrois &amp; Graupner, 2020)","previouslyFormattedCitation":"(Deperrois &amp; Graupner, 2020)"},"properties":{"noteIndex":0},"schema":"https://github.com/citation-style-language/schema/raw/master/csl-citation.json"}</w:instrText>
      </w:r>
      <w:ins w:id="165" w:author="Stevenson, Ian" w:date="2021-01-05T13:16:00Z">
        <w:r>
          <w:fldChar w:fldCharType="separate"/>
        </w:r>
        <w:r w:rsidRPr="003E3821">
          <w:rPr>
            <w:noProof/>
          </w:rPr>
          <w:t>(Deperrois &amp; Graupner, 2020)</w:t>
        </w:r>
        <w:r>
          <w:fldChar w:fldCharType="end"/>
        </w:r>
        <w:r>
          <w:t xml:space="preserve"> </w:t>
        </w:r>
        <w:commentRangeStart w:id="166"/>
        <w:r>
          <w:t>have also shown that short-term</w:t>
        </w:r>
        <w:r w:rsidRPr="00C660DA">
          <w:t xml:space="preserve"> and </w:t>
        </w:r>
        <w:r>
          <w:t xml:space="preserve">long-term synaptic </w:t>
        </w:r>
        <w:del w:id="167" w:author="Stevenson, Ian" w:date="2021-01-22T15:44:00Z">
          <w:r w:rsidDel="0057386F">
            <w:delText>weight</w:delText>
          </w:r>
        </w:del>
      </w:ins>
      <w:ins w:id="168" w:author="Stevenson, Ian" w:date="2021-01-22T15:44:00Z">
        <w:r w:rsidR="0057386F">
          <w:t>plasticity</w:t>
        </w:r>
      </w:ins>
      <w:ins w:id="169" w:author="Stevenson, Ian" w:date="2021-01-05T13:16:00Z">
        <w:r>
          <w:t xml:space="preserve"> can</w:t>
        </w:r>
      </w:ins>
      <w:ins w:id="170" w:author="Stevenson, Ian" w:date="2021-01-22T15:44:00Z">
        <w:r w:rsidR="0057386F">
          <w:t xml:space="preserve"> act</w:t>
        </w:r>
      </w:ins>
      <w:ins w:id="171" w:author="Stevenson, Ian" w:date="2021-01-05T13:16:00Z">
        <w:r w:rsidRPr="00C660DA">
          <w:t xml:space="preserve"> together tune sensitive range of synaptic plasticity</w:t>
        </w:r>
        <w:r>
          <w:t>, and this suggest the necessity for considering effects in different timescale at the same time.</w:t>
        </w:r>
      </w:ins>
      <w:commentRangeEnd w:id="166"/>
      <w:r w:rsidR="0057386F">
        <w:rPr>
          <w:rStyle w:val="CommentReference"/>
        </w:rPr>
        <w:commentReference w:id="166"/>
      </w:r>
    </w:p>
    <w:p w14:paraId="6D81FDFF" w14:textId="485899A6" w:rsidR="006420B3" w:rsidRDefault="006420B3" w:rsidP="00A10593">
      <w:pPr>
        <w:jc w:val="both"/>
        <w:rPr>
          <w:ins w:id="172" w:author="Ganchao Wei" w:date="2021-01-23T20:21:00Z"/>
        </w:rPr>
      </w:pPr>
      <w:ins w:id="173" w:author="Ganchao Wei" w:date="2021-01-23T20:21:00Z">
        <w:r>
          <w:lastRenderedPageBreak/>
          <w:t>(In this paper, they model LT</w:t>
        </w:r>
      </w:ins>
      <w:ins w:id="174" w:author="Ganchao Wei" w:date="2021-01-23T20:22:00Z">
        <w:r>
          <w:t>SP by Calcium-based model, with STD included</w:t>
        </w:r>
      </w:ins>
      <w:ins w:id="175" w:author="Ganchao Wei" w:date="2021-01-23T20:55:00Z">
        <w:r w:rsidR="006D60B8">
          <w:t xml:space="preserve"> (</w:t>
        </w:r>
        <w:proofErr w:type="gramStart"/>
        <w:r w:rsidR="006D60B8">
          <w:t>and also</w:t>
        </w:r>
        <w:proofErr w:type="gramEnd"/>
        <w:r w:rsidR="006D60B8">
          <w:t xml:space="preserve"> without STD for comparison)</w:t>
        </w:r>
      </w:ins>
      <w:ins w:id="176" w:author="Ganchao Wei" w:date="2021-01-23T20:22:00Z">
        <w:r>
          <w:t xml:space="preserve">. </w:t>
        </w:r>
      </w:ins>
      <w:ins w:id="177" w:author="Ganchao Wei" w:date="2021-01-23T20:55:00Z">
        <w:r w:rsidR="006D60B8">
          <w:t xml:space="preserve">They found that at different </w:t>
        </w:r>
      </w:ins>
      <w:ins w:id="178" w:author="Ganchao Wei" w:date="2021-01-23T20:57:00Z">
        <w:r w:rsidR="009A52CC">
          <w:t>STD</w:t>
        </w:r>
      </w:ins>
      <w:ins w:id="179" w:author="Ganchao Wei" w:date="2021-01-23T20:58:00Z">
        <w:r w:rsidR="009A52CC">
          <w:t>, the synaptic changes occur in different firing rate ranges</w:t>
        </w:r>
      </w:ins>
      <w:ins w:id="180" w:author="Ganchao Wei" w:date="2021-01-23T20:59:00Z">
        <w:r w:rsidR="009A52CC">
          <w:t>.</w:t>
        </w:r>
      </w:ins>
      <w:ins w:id="181" w:author="Ganchao Wei" w:date="2021-01-23T20:21:00Z">
        <w:r>
          <w:t>)</w:t>
        </w:r>
      </w:ins>
    </w:p>
    <w:p w14:paraId="2BD323CC" w14:textId="77777777" w:rsidR="006420B3" w:rsidRDefault="006420B3" w:rsidP="00A10593">
      <w:pPr>
        <w:jc w:val="both"/>
        <w:rPr>
          <w:ins w:id="182" w:author="Stevenson, Ian" w:date="2021-01-05T13:16:00Z"/>
        </w:rPr>
      </w:pPr>
    </w:p>
    <w:p w14:paraId="17F064E6" w14:textId="2837E7A4"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297F45">
        <w:t xml:space="preserve"> </w:t>
      </w:r>
      <w:r w:rsidR="0057386F">
        <w:t>Assuming that synaptic connections can be accurately identified, however, this model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rPr>
          <w:ins w:id="183" w:author="Stevenson, Ian" w:date="2021-01-05T13:21:00Z"/>
        </w:rPr>
      </w:pPr>
    </w:p>
    <w:p w14:paraId="4A41151E" w14:textId="525946C0" w:rsidR="00297F45" w:rsidDel="0057386F" w:rsidRDefault="00297F45" w:rsidP="004D6811">
      <w:pPr>
        <w:jc w:val="both"/>
        <w:rPr>
          <w:ins w:id="184" w:author="Stevenson, Ian" w:date="2021-01-05T13:21:00Z"/>
          <w:del w:id="185" w:author="Stevenson, Ian" w:date="2021-01-22T15:48:00Z"/>
        </w:rPr>
      </w:pPr>
    </w:p>
    <w:p w14:paraId="42C6E22E" w14:textId="70015E47" w:rsidR="00297F45" w:rsidDel="0057386F" w:rsidRDefault="00297F45" w:rsidP="004D6811">
      <w:pPr>
        <w:jc w:val="both"/>
        <w:rPr>
          <w:ins w:id="186" w:author="Stevenson, Ian" w:date="2021-01-05T11:00:00Z"/>
          <w:del w:id="187" w:author="Stevenson, Ian" w:date="2021-01-22T15:48:00Z"/>
        </w:rPr>
      </w:pPr>
      <w:ins w:id="188" w:author="Stevenson, Ian" w:date="2021-01-05T13:21:00Z">
        <w:del w:id="189" w:author="Stevenson, Ian" w:date="2021-01-22T15:48:00Z">
          <w:r w:rsidDel="0057386F">
            <w:delText>Extras…</w:delText>
          </w:r>
        </w:del>
      </w:ins>
    </w:p>
    <w:p w14:paraId="175C6037" w14:textId="7FAEC783" w:rsidR="00CF6E61" w:rsidDel="0057386F" w:rsidRDefault="00623F09" w:rsidP="004D6811">
      <w:pPr>
        <w:jc w:val="both"/>
        <w:rPr>
          <w:ins w:id="190" w:author="Stevenson, Ian" w:date="2021-01-05T10:56:00Z"/>
          <w:del w:id="191" w:author="Stevenson, Ian" w:date="2021-01-22T15:48:00Z"/>
        </w:rPr>
      </w:pPr>
      <w:del w:id="192" w:author="Stevenson, Ian" w:date="2021-01-22T15:48:00Z">
        <w:r w:rsidDel="0057386F">
          <w:delText>Some previous research for synaptic strength inference had tried to tackle this problem by including postsynaptic history effects</w:delText>
        </w:r>
        <w:r w:rsidR="00F67F93" w:rsidDel="0057386F">
          <w:delText xml:space="preserve"> </w:delText>
        </w:r>
        <w:r w:rsidDel="0057386F">
          <w:fldChar w:fldCharType="begin" w:fldLock="1"/>
        </w:r>
        <w:r w:rsidR="00790E60" w:rsidDel="0057386F">
          <w:delInstrText>ADDIN CSL_CITATION {"citationItems":[{"id":"ITEM-1","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page":"1-9","title":"Inferring spike-timing-dependent plasticity from spike train data","type":"paper-conference","volume":"24"},"uris":["http://www.mendeley.com/documents/?uuid=56b71632-0a23-4a6c-900a-9cc877266e97"]},{"id":"ITEM-2","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2","issue":"9","issued":{"date-parts":[["2017","9","5"]]},"page":"e1005738","publisher":"Public Library of Science","title":"Estimating short-term synaptic plasticity from pre- and postsynaptic spiking","type":"article-journal","volume":"13"},"uris":["http://www.mendeley.com/documents/?uuid=48408be8-7c70-4953-aa6c-2db9ebc319a6"]},{"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http://www.mendeley.com/documents/?uuid=1171e9a2-93f4-4c7e-98f3-10907fd9901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mendeley":{"formattedCitation":"(Ghanbari et al., 2017, 2020; I. H. Stevenson et al., 2011; Truccolo et al., 2005)","plainTextFormattedCitation":"(Ghanbari et al., 2017, 2020; I. H. Stevenson et al., 2011; Truccolo et al., 2005)","previouslyFormattedCitation":"(Ghanbari et al., 2017, 2020; I. H. Stevenson et al., 2011; Truccolo et al., 2005)"},"properties":{"noteIndex":0},"schema":"https://github.com/citation-style-language/schema/raw/master/csl-citation.json"}</w:delInstrText>
        </w:r>
        <w:r w:rsidDel="0057386F">
          <w:fldChar w:fldCharType="separate"/>
        </w:r>
        <w:r w:rsidR="00790E60" w:rsidRPr="00790E60" w:rsidDel="0057386F">
          <w:rPr>
            <w:noProof/>
          </w:rPr>
          <w:delText>(Ghanbari et al., 2017, 2020; I. H. Stevenson et al., 2011; Truccolo et al., 2005)</w:delText>
        </w:r>
        <w:r w:rsidDel="0057386F">
          <w:fldChar w:fldCharType="end"/>
        </w:r>
        <w:r w:rsidDel="0057386F">
          <w:delText xml:space="preserve">. However, the postsynaptic history may not capture all effects that have impact on neural activity, and the history effects can also be biased by omitted variables. Therefore, we allow the postsynaptic baseline firing rates to be time-varying to compensate for slowly varying omitted variables. By conditioning on the adaptive baseline, the inference on synaptic strengths will </w:delText>
        </w:r>
        <w:r w:rsidR="00172B48" w:rsidDel="0057386F">
          <w:delText>less influenced by unexplained variation in the postsynaptic firing rate. However, the true postsynaptic rate is not necessarily identifiable</w:delText>
        </w:r>
        <w:r w:rsidR="00F67F93" w:rsidDel="0057386F">
          <w:delText xml:space="preserve"> </w:delText>
        </w:r>
        <w:r w:rsidR="003E3821" w:rsidDel="0057386F">
          <w:fldChar w:fldCharType="begin" w:fldLock="1"/>
        </w:r>
        <w:r w:rsidR="00134F28" w:rsidDel="0057386F">
          <w:del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mendeley":{"formattedCitation":"(Amarasingham et al., 2015)","plainTextFormattedCitation":"(Amarasingham et al., 2015)","previouslyFormattedCitation":"(Amarasingham et al., 2015)"},"properties":{"noteIndex":0},"schema":"https://github.com/citation-style-language/schema/raw/master/csl-citation.json"}</w:delInstrText>
        </w:r>
        <w:r w:rsidR="003E3821" w:rsidDel="0057386F">
          <w:fldChar w:fldCharType="separate"/>
        </w:r>
        <w:r w:rsidR="003E3821" w:rsidRPr="003E3821" w:rsidDel="0057386F">
          <w:rPr>
            <w:noProof/>
          </w:rPr>
          <w:delText>(Amarasingham et al., 2015)</w:delText>
        </w:r>
        <w:r w:rsidR="003E3821" w:rsidDel="0057386F">
          <w:fldChar w:fldCharType="end"/>
        </w:r>
        <w:r w:rsidR="00172B48" w:rsidDel="0057386F">
          <w:delText xml:space="preserve">. </w:delText>
        </w:r>
      </w:del>
    </w:p>
    <w:p w14:paraId="023EE9CD" w14:textId="4A220689" w:rsidR="006E55BF" w:rsidDel="0057386F" w:rsidRDefault="00172B48" w:rsidP="004D6811">
      <w:pPr>
        <w:jc w:val="both"/>
        <w:rPr>
          <w:del w:id="193" w:author="Stevenson, Ian" w:date="2021-01-22T15:48:00Z"/>
        </w:rPr>
      </w:pPr>
      <w:del w:id="194" w:author="Stevenson, Ian" w:date="2021-01-22T15:48:00Z">
        <w:r w:rsidDel="0057386F">
          <w:delText>Synaptic weights estimated from in vivo recordings are still likely to be affected by unobserved variables, particularly if these variables induce firing rate changes on fast timescales or on multiple timescales.</w:delText>
        </w:r>
      </w:del>
    </w:p>
    <w:p w14:paraId="48DD11BC" w14:textId="619C9E5D" w:rsidR="0018525B" w:rsidDel="0057386F" w:rsidRDefault="0018525B">
      <w:pPr>
        <w:jc w:val="both"/>
        <w:rPr>
          <w:del w:id="195" w:author="Stevenson, Ian" w:date="2021-01-22T15:48:00Z"/>
        </w:rPr>
      </w:pPr>
      <w:commentRangeStart w:id="196"/>
      <w:del w:id="197" w:author="Stevenson, Ian" w:date="2021-01-22T15:48:00Z">
        <w:r w:rsidDel="0057386F">
          <w:delText>Adaptive filtering for place fields</w:delText>
        </w:r>
        <w:r w:rsidR="00F67F93" w:rsidDel="0057386F">
          <w:delText xml:space="preserve"> </w:delText>
        </w:r>
      </w:del>
      <w:ins w:id="198" w:author="Ganchao Wei" w:date="2020-12-20T15:17:00Z">
        <w:del w:id="199" w:author="Stevenson, Ian" w:date="2021-01-22T15:48:00Z">
          <w:r w:rsidR="003E3821" w:rsidDel="0057386F">
            <w:fldChar w:fldCharType="begin" w:fldLock="1"/>
          </w:r>
        </w:del>
      </w:ins>
      <w:del w:id="200" w:author="Stevenson, Ian" w:date="2021-01-22T15:48:00Z">
        <w:r w:rsidR="00134F28" w:rsidDel="0057386F">
          <w:del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delInstrText>
        </w:r>
        <w:r w:rsidR="003E3821" w:rsidDel="0057386F">
          <w:fldChar w:fldCharType="separate"/>
        </w:r>
        <w:r w:rsidR="003E3821" w:rsidRPr="003E3821" w:rsidDel="0057386F">
          <w:rPr>
            <w:noProof/>
          </w:rPr>
          <w:delText>(Brown et al., 2001)</w:delText>
        </w:r>
      </w:del>
      <w:ins w:id="201" w:author="Ganchao Wei" w:date="2020-12-20T15:17:00Z">
        <w:del w:id="202" w:author="Stevenson, Ian" w:date="2021-01-22T15:48:00Z">
          <w:r w:rsidR="003E3821" w:rsidDel="0057386F">
            <w:fldChar w:fldCharType="end"/>
          </w:r>
        </w:del>
      </w:ins>
      <w:ins w:id="203" w:author="Ganchao Wei" w:date="2020-12-20T14:31:00Z">
        <w:del w:id="204" w:author="Stevenson, Ian" w:date="2021-01-22T15:48:00Z">
          <w:r w:rsidR="007D452E" w:rsidDel="0057386F">
            <w:delText xml:space="preserve"> is widely used</w:delText>
          </w:r>
        </w:del>
      </w:ins>
      <w:commentRangeEnd w:id="196"/>
      <w:ins w:id="205" w:author="Ganchao Wei" w:date="2020-12-20T14:38:00Z">
        <w:del w:id="206" w:author="Stevenson, Ian" w:date="2021-01-22T15:48:00Z">
          <w:r w:rsidR="007D452E" w:rsidDel="0057386F">
            <w:rPr>
              <w:rStyle w:val="CommentReference"/>
            </w:rPr>
            <w:commentReference w:id="196"/>
          </w:r>
        </w:del>
      </w:ins>
      <w:ins w:id="207" w:author="Ganchao Wei" w:date="2020-12-20T14:31:00Z">
        <w:del w:id="208" w:author="Stevenson, Ian" w:date="2021-01-22T15:48:00Z">
          <w:r w:rsidR="007D452E" w:rsidDel="0057386F">
            <w:delText>, although there are some limitations.</w:delText>
          </w:r>
        </w:del>
      </w:ins>
      <w:ins w:id="209" w:author="Ganchao Wei" w:date="2020-12-20T14:35:00Z">
        <w:del w:id="210" w:author="Stevenson, Ian" w:date="2021-01-22T15:48:00Z">
          <w:r w:rsidR="007D452E" w:rsidDel="0057386F">
            <w:delText xml:space="preserve"> </w:delText>
          </w:r>
        </w:del>
      </w:ins>
      <w:ins w:id="211" w:author="Ganchao Wei" w:date="2020-12-21T08:49:00Z">
        <w:del w:id="212" w:author="Stevenson, Ian" w:date="2021-01-22T15:48:00Z">
          <w:r w:rsidR="001D23B0" w:rsidDel="0057386F">
            <w:delText>A</w:delText>
          </w:r>
        </w:del>
      </w:ins>
      <w:ins w:id="213" w:author="Ganchao Wei" w:date="2020-12-20T14:35:00Z">
        <w:del w:id="214" w:author="Stevenson, Ian" w:date="2021-01-22T15:48:00Z">
          <w:r w:rsidR="007D452E" w:rsidDel="0057386F">
            <w:delText>lthough the method is locally</w:delText>
          </w:r>
        </w:del>
      </w:ins>
      <w:ins w:id="215" w:author="Ganchao Wei" w:date="2020-12-20T14:36:00Z">
        <w:del w:id="216" w:author="Stevenson, Ian" w:date="2021-01-22T15:48:00Z">
          <w:r w:rsidR="007D452E" w:rsidDel="0057386F">
            <w:delText xml:space="preserve"> stable, the </w:delText>
          </w:r>
          <w:commentRangeStart w:id="217"/>
          <w:r w:rsidR="007D452E" w:rsidDel="0057386F">
            <w:delText>global stability should also be investigated</w:delText>
          </w:r>
        </w:del>
      </w:ins>
      <w:commentRangeEnd w:id="217"/>
      <w:ins w:id="218" w:author="Ganchao Wei" w:date="2020-12-20T14:38:00Z">
        <w:del w:id="219" w:author="Stevenson, Ian" w:date="2021-01-22T15:48:00Z">
          <w:r w:rsidR="00FC3D1F" w:rsidDel="0057386F">
            <w:rPr>
              <w:rStyle w:val="CommentReference"/>
            </w:rPr>
            <w:commentReference w:id="217"/>
          </w:r>
        </w:del>
      </w:ins>
      <w:ins w:id="220" w:author="Ganchao Wei" w:date="2020-12-20T14:36:00Z">
        <w:del w:id="221" w:author="Stevenson, Ian" w:date="2021-01-22T15:48:00Z">
          <w:r w:rsidR="007D452E" w:rsidDel="0057386F">
            <w:delText>. Moreover</w:delText>
          </w:r>
        </w:del>
      </w:ins>
      <w:ins w:id="222" w:author="Ganchao Wei" w:date="2020-12-20T14:31:00Z">
        <w:del w:id="223" w:author="Stevenson, Ian" w:date="2021-01-22T15:48:00Z">
          <w:r w:rsidR="007D452E" w:rsidDel="0057386F">
            <w:delText xml:space="preserve">, </w:delText>
          </w:r>
        </w:del>
      </w:ins>
      <w:ins w:id="224" w:author="Ganchao Wei" w:date="2020-12-21T08:46:00Z">
        <w:del w:id="225" w:author="Stevenson, Ian" w:date="2021-01-22T15:48:00Z">
          <w:r w:rsidR="001D23B0" w:rsidDel="0057386F">
            <w:delText>some spiking activities are more or less variable than Poisson process, and th</w:delText>
          </w:r>
        </w:del>
      </w:ins>
      <w:ins w:id="226" w:author="Ganchao Wei" w:date="2020-12-21T08:47:00Z">
        <w:del w:id="227" w:author="Stevenson, Ian" w:date="2021-01-22T15:48:00Z">
          <w:r w:rsidR="001D23B0" w:rsidDel="0057386F">
            <w:delText>is suggests the necessity for non-Poisson extension</w:delText>
          </w:r>
        </w:del>
      </w:ins>
      <w:ins w:id="228" w:author="Ganchao Wei" w:date="2020-12-21T08:48:00Z">
        <w:del w:id="229" w:author="Stevenson, Ian" w:date="2021-01-22T15:48:00Z">
          <w:r w:rsidR="001D23B0" w:rsidDel="0057386F">
            <w:delText xml:space="preserve">. </w:delText>
          </w:r>
        </w:del>
      </w:ins>
      <w:ins w:id="230" w:author="Ganchao Wei" w:date="2020-12-21T08:49:00Z">
        <w:del w:id="231" w:author="Stevenson, Ian" w:date="2021-01-22T15:48:00Z">
          <w:r w:rsidR="001D23B0" w:rsidDel="0057386F">
            <w:delText xml:space="preserve">For example, </w:delText>
          </w:r>
          <w:r w:rsidR="00FD23EA" w:rsidDel="0057386F">
            <w:delText>we can extend the method based on the Conway-Maxwell-Poisson (COM-</w:delText>
          </w:r>
        </w:del>
      </w:ins>
      <w:ins w:id="232" w:author="Ganchao Wei" w:date="2020-12-21T08:50:00Z">
        <w:del w:id="233" w:author="Stevenson, Ian" w:date="2021-01-22T15:48:00Z">
          <w:r w:rsidR="00FD23EA" w:rsidDel="0057386F">
            <w:delText>Poisson</w:delText>
          </w:r>
        </w:del>
      </w:ins>
      <w:ins w:id="234" w:author="Ganchao Wei" w:date="2020-12-21T08:49:00Z">
        <w:del w:id="235" w:author="Stevenson, Ian" w:date="2021-01-22T15:48:00Z">
          <w:r w:rsidR="00FD23EA" w:rsidDel="0057386F">
            <w:delText>)</w:delText>
          </w:r>
        </w:del>
      </w:ins>
      <w:ins w:id="236" w:author="Ian Stevenson" w:date="2020-12-29T13:24:00Z">
        <w:del w:id="237" w:author="Stevenson, Ian" w:date="2021-01-22T15:48:00Z">
          <w:r w:rsidR="00F67F93" w:rsidDel="0057386F">
            <w:delText xml:space="preserve"> </w:delText>
          </w:r>
        </w:del>
      </w:ins>
      <w:ins w:id="238" w:author="Ganchao Wei" w:date="2020-12-21T08:50:00Z">
        <w:del w:id="239" w:author="Stevenson, Ian" w:date="2021-01-22T15:48:00Z">
          <w:r w:rsidR="00FD23EA" w:rsidDel="0057386F">
            <w:fldChar w:fldCharType="begin" w:fldLock="1"/>
          </w:r>
        </w:del>
      </w:ins>
      <w:del w:id="240" w:author="Stevenson, Ian" w:date="2021-01-22T15:48:00Z">
        <w:r w:rsidR="00FD23EA" w:rsidDel="0057386F">
          <w:del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operties":{"noteIndex":0},"schema":"https://github.com/citation-style-language/schema/raw/master/csl-citation.json"}</w:delInstrText>
        </w:r>
        <w:r w:rsidR="00FD23EA" w:rsidDel="0057386F">
          <w:fldChar w:fldCharType="separate"/>
        </w:r>
        <w:r w:rsidR="00FD23EA" w:rsidRPr="00FD23EA" w:rsidDel="0057386F">
          <w:rPr>
            <w:noProof/>
          </w:rPr>
          <w:delText>(Stevenson, 2016)</w:delText>
        </w:r>
      </w:del>
      <w:ins w:id="241" w:author="Ganchao Wei" w:date="2020-12-21T08:50:00Z">
        <w:del w:id="242" w:author="Stevenson, Ian" w:date="2021-01-22T15:48:00Z">
          <w:r w:rsidR="00FD23EA" w:rsidDel="0057386F">
            <w:fldChar w:fldCharType="end"/>
          </w:r>
          <w:r w:rsidR="00FD23EA" w:rsidDel="0057386F">
            <w:delText xml:space="preserve"> likelihood to handle both over- and under-dispersion in spike counts</w:delText>
          </w:r>
        </w:del>
      </w:ins>
      <w:ins w:id="243" w:author="Ganchao Wei" w:date="2020-12-20T14:34:00Z">
        <w:del w:id="244" w:author="Stevenson, Ian" w:date="2021-01-22T15:48:00Z">
          <w:r w:rsidR="007D452E" w:rsidDel="0057386F">
            <w:delText>.</w:delText>
          </w:r>
        </w:del>
      </w:ins>
      <w:del w:id="245" w:author="Stevenson, Ian" w:date="2021-01-22T15:48:00Z">
        <w:r w:rsidDel="0057386F">
          <w:delText xml:space="preserve"> </w:delText>
        </w:r>
      </w:del>
    </w:p>
    <w:p w14:paraId="5D8081FE" w14:textId="185050E4" w:rsidR="00141343" w:rsidDel="0057386F" w:rsidRDefault="00141343">
      <w:pPr>
        <w:jc w:val="both"/>
        <w:rPr>
          <w:del w:id="246" w:author="Stevenson, Ian" w:date="2021-01-22T15:48:00Z"/>
        </w:rPr>
      </w:pPr>
      <w:del w:id="247" w:author="Stevenson, Ian" w:date="2021-01-22T15:48:00Z">
        <w:r w:rsidDel="0057386F">
          <w:delText>[Limitations of the model]</w:delText>
        </w:r>
      </w:del>
    </w:p>
    <w:p w14:paraId="0C5C9C25" w14:textId="03633852" w:rsidR="00141343" w:rsidDel="0057386F" w:rsidRDefault="00141343">
      <w:pPr>
        <w:jc w:val="both"/>
        <w:rPr>
          <w:del w:id="248" w:author="Stevenson, Ian" w:date="2021-01-22T15:48:00Z"/>
        </w:rPr>
      </w:pPr>
      <w:del w:id="249" w:author="Stevenson, Ian" w:date="2021-01-22T15:48:00Z">
        <w:r w:rsidDel="0057386F">
          <w:delText>[Possible extensions of the model]</w:delText>
        </w:r>
      </w:del>
    </w:p>
    <w:p w14:paraId="5A5F585D" w14:textId="56A04F65" w:rsidR="00141343" w:rsidDel="0057386F" w:rsidRDefault="00141343">
      <w:pPr>
        <w:jc w:val="both"/>
        <w:rPr>
          <w:del w:id="250" w:author="Stevenson, Ian" w:date="2021-01-22T15:48:00Z"/>
        </w:rPr>
      </w:pPr>
      <w:del w:id="251" w:author="Stevenson, Ian" w:date="2021-01-22T15:48:00Z">
        <w:r w:rsidDel="0057386F">
          <w:delText>[Prospects for real data…]</w:delText>
        </w:r>
      </w:del>
    </w:p>
    <w:p w14:paraId="1C3C06C8" w14:textId="0734F08F" w:rsidR="0078782B" w:rsidDel="0057386F" w:rsidRDefault="0078782B" w:rsidP="0078782B">
      <w:pPr>
        <w:jc w:val="both"/>
        <w:rPr>
          <w:del w:id="252" w:author="Stevenson, Ian" w:date="2021-01-22T15:48:00Z"/>
        </w:rPr>
      </w:pPr>
      <w:del w:id="253" w:author="Stevenson, Ian" w:date="2021-01-22T15:48:00Z">
        <w:r w:rsidDel="0057386F">
          <w:delText>This model 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 Correlation</w:delText>
        </w:r>
      </w:del>
      <w:ins w:id="254" w:author="Ganchao Wei" w:date="2020-12-20T14:21:00Z">
        <w:del w:id="255" w:author="Stevenson, Ian" w:date="2021-01-22T15:48:00Z">
          <w:r w:rsidR="00B42627" w:rsidDel="0057386F">
            <w:delText>…</w:delText>
          </w:r>
        </w:del>
      </w:ins>
    </w:p>
    <w:p w14:paraId="6850D25B" w14:textId="733ACAC0" w:rsidR="00C660DA" w:rsidDel="0057386F" w:rsidRDefault="009D4B2C" w:rsidP="00C660DA">
      <w:pPr>
        <w:jc w:val="both"/>
        <w:rPr>
          <w:del w:id="256" w:author="Stevenson, Ian" w:date="2021-01-22T15:48:00Z"/>
        </w:rPr>
      </w:pPr>
      <w:del w:id="257" w:author="Stevenson, Ian" w:date="2021-01-22T15:48:00Z">
        <w:r w:rsidDel="0057386F">
          <w:delText>The neurons are</w:delText>
        </w:r>
        <w:r w:rsidR="002A5C5B" w:rsidDel="0057386F">
          <w:delText xml:space="preserve"> usually</w:delText>
        </w:r>
        <w:r w:rsidDel="0057386F">
          <w:delText xml:space="preserve"> connected in a network in vivo, and </w:delText>
        </w:r>
        <w:r w:rsidR="002A5C5B" w:rsidDel="0057386F">
          <w:delText xml:space="preserve">each single neuron may receive multiple inputs from an ensemble of neurons. Some previous methods can be used to analyze the functional connectivity in this situation. Our model can also extend to multiple input cases easily. Assume there are </w:delText>
        </w:r>
        <w:moveFromRangeStart w:id="258" w:author="Ganchao Wei" w:date="2020-12-20T14:23:00Z" w:name="move59366621"/>
        <m:oMath>
          <m:r>
            <w:rPr>
              <w:rFonts w:ascii="Cambria Math" w:hAnsi="Cambria Math"/>
            </w:rPr>
            <m:t>C</m:t>
          </m:r>
        </m:oMath>
      </w:del>
      <w:moveFrom w:id="259" w:author="Ganchao Wei" w:date="2020-12-20T14:23:00Z">
        <w:del w:id="260" w:author="Stevenson, Ian" w:date="2021-01-22T15:48:00Z">
          <w:r w:rsidR="002A5C5B" w:rsidDel="0057386F">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rsidDel="0057386F">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rsidDel="0057386F">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rsidDel="0057386F">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rsidDel="0057386F">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rsidDel="0057386F">
            <w:delText xml:space="preserve">. Therefore, </w:delText>
          </w:r>
          <w:r w:rsidR="00337F19" w:rsidDel="0057386F">
            <w:delText>we can write the conditional intensity as</w:delText>
          </w:r>
          <w:r w:rsidR="002A5C5B" w:rsidDel="0057386F">
            <w:delText xml:space="preserve">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rsidDel="0057386F">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337F19" w:rsidDel="0057386F">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C660DA" w:rsidDel="0057386F">
            <w:delText xml:space="preserve"> in adaptive smoothing and expanding parameter dimension for STP estimation, the model can be fitted by the same techniques.</w:delText>
          </w:r>
        </w:del>
      </w:moveFrom>
      <w:bookmarkStart w:id="261" w:name="_Hlk54891174"/>
      <w:moveFromRangeEnd w:id="258"/>
    </w:p>
    <w:p w14:paraId="04DCFE59" w14:textId="6A891946" w:rsidR="007F6486" w:rsidDel="0057386F" w:rsidRDefault="007F6486" w:rsidP="00C660DA">
      <w:pPr>
        <w:jc w:val="both"/>
        <w:rPr>
          <w:del w:id="262" w:author="Stevenson, Ian" w:date="2021-01-22T15:48:00Z"/>
        </w:rPr>
      </w:pPr>
      <w:del w:id="263" w:author="Stevenson, Ian" w:date="2021-01-22T15:48:00Z">
        <w:r w:rsidDel="0057386F">
          <w:delText>Modeling a network of connected neurons… could also benefit from modeling a state-space</w:delText>
        </w:r>
      </w:del>
      <w:ins w:id="264" w:author="Ian Stevenson" w:date="2020-12-29T13:24:00Z">
        <w:del w:id="265" w:author="Stevenson, Ian" w:date="2021-01-22T15:48:00Z">
          <w:r w:rsidR="00F67F93" w:rsidDel="0057386F">
            <w:delText xml:space="preserve"> </w:delText>
          </w:r>
        </w:del>
      </w:ins>
      <w:ins w:id="266" w:author="Ganchao Wei" w:date="2020-12-20T15:19:00Z">
        <w:del w:id="267" w:author="Stevenson, Ian" w:date="2021-01-22T15:48:00Z">
          <w:r w:rsidR="003E3821" w:rsidDel="0057386F">
            <w:fldChar w:fldCharType="begin" w:fldLock="1"/>
          </w:r>
        </w:del>
      </w:ins>
      <w:del w:id="268" w:author="Stevenson, Ian" w:date="2021-01-22T15:48:00Z">
        <w:r w:rsidR="00134F28" w:rsidDel="0057386F">
          <w:del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delInstrText>
        </w:r>
        <w:r w:rsidR="003E3821" w:rsidDel="0057386F">
          <w:fldChar w:fldCharType="separate"/>
        </w:r>
        <w:r w:rsidR="003E3821" w:rsidRPr="003E3821" w:rsidDel="0057386F">
          <w:rPr>
            <w:noProof/>
          </w:rPr>
          <w:delText>(Paninski et al., 2010; Smith &amp; Brown, 2003)</w:delText>
        </w:r>
      </w:del>
      <w:ins w:id="269" w:author="Ganchao Wei" w:date="2020-12-20T15:19:00Z">
        <w:del w:id="270" w:author="Stevenson, Ian" w:date="2021-01-22T15:48:00Z">
          <w:r w:rsidR="003E3821" w:rsidDel="0057386F">
            <w:fldChar w:fldCharType="end"/>
          </w:r>
        </w:del>
      </w:ins>
      <w:del w:id="271" w:author="Stevenson, Ian" w:date="2021-01-22T15:48:00Z">
        <w:r w:rsidDel="0057386F">
          <w:delText>.</w:delText>
        </w:r>
      </w:del>
      <w:ins w:id="272" w:author="Ganchao Wei" w:date="2020-12-20T14:22:00Z">
        <w:del w:id="273" w:author="Stevenson, Ian" w:date="2021-01-22T15:48:00Z">
          <w:r w:rsidR="00B42627" w:rsidDel="0057386F">
            <w:delText xml:space="preserve"> Specifically, </w:delText>
          </w:r>
        </w:del>
      </w:ins>
      <w:ins w:id="274" w:author="Ganchao Wei" w:date="2020-12-20T14:23:00Z">
        <w:del w:id="275" w:author="Stevenson, Ian" w:date="2021-01-22T15:48:00Z">
          <w:r w:rsidR="00B42627" w:rsidDel="0057386F">
            <w:delText>assume</w:delText>
          </w:r>
        </w:del>
      </w:ins>
      <w:ins w:id="276" w:author="Ganchao Wei" w:date="2020-12-20T14:24:00Z">
        <w:del w:id="277" w:author="Stevenson, Ian" w:date="2021-01-22T15:48:00Z">
          <w:r w:rsidR="00B42627" w:rsidDel="0057386F">
            <w:delText xml:space="preserve"> there are</w:delText>
          </w:r>
        </w:del>
      </w:ins>
      <w:ins w:id="278" w:author="Ganchao Wei" w:date="2020-12-20T14:23:00Z">
        <w:del w:id="279" w:author="Stevenson, Ian" w:date="2021-01-22T15:48:00Z">
          <w:r w:rsidR="00B42627" w:rsidDel="0057386F">
            <w:delText xml:space="preserve"> </w:delText>
          </w:r>
        </w:del>
      </w:ins>
      <w:moveToRangeStart w:id="280" w:author="Ganchao Wei" w:date="2020-12-20T14:23:00Z" w:name="move59366621"/>
      <m:oMath>
        <m:r>
          <w:del w:id="281" w:author="Stevenson, Ian" w:date="2021-01-22T15:48:00Z">
            <w:rPr>
              <w:rFonts w:ascii="Cambria Math" w:hAnsi="Cambria Math"/>
            </w:rPr>
            <m:t>C</m:t>
          </w:del>
        </m:r>
      </m:oMath>
      <w:moveTo w:id="282" w:author="Ganchao Wei" w:date="2020-12-20T14:23:00Z">
        <w:del w:id="283" w:author="Stevenson, Ian" w:date="2021-01-22T15:48:00Z">
          <w:r w:rsidR="00B42627" w:rsidDel="0057386F">
            <w:delText xml:space="preserve"> presynaptic neurons, denote the synaptic plasticity and synaptic connection between the </w:delTex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B42627" w:rsidDel="0057386F">
            <w:delText xml:space="preserve"> pre- and post-synaptic neurons at </w:delTex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B42627" w:rsidDel="0057386F">
            <w:delText xml:space="preserve"> as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B42627" w:rsidDel="0057386F">
            <w:delText xml:space="preserve"> and </w:delTex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B42627" w:rsidDel="0057386F">
            <w:delText xml:space="preserve">. The synaptic plasticity can be further divided as LTP and STP, i.e. </w:delTex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B42627" w:rsidDel="0057386F">
            <w:delText xml:space="preserve">. Therefore, we can write the conditional intensity as </w:delTex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B42627" w:rsidDel="0057386F">
            <w:delText xml:space="preserve">. By setting </w:delTex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rsidR="00B42627" w:rsidDel="0057386F">
            <w:delText xml:space="preserve"> and </w:delTex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r>
                  <w:rPr>
                    <w:rFonts w:ascii="Cambria Math" w:hAnsi="Cambria Math"/>
                  </w:rPr>
                  <m:t>]</m:t>
                </m:r>
              </m:e>
              <m:sup>
                <m:r>
                  <w:rPr>
                    <w:rFonts w:ascii="Cambria Math" w:hAnsi="Cambria Math"/>
                  </w:rPr>
                  <m:t>T</m:t>
                </m:r>
              </m:sup>
            </m:sSup>
          </m:oMath>
          <w:r w:rsidR="00B42627" w:rsidDel="0057386F">
            <w:delText xml:space="preserve"> in adaptive smoothing and expanding parameter dimension for STP estimation, the model can be fitted by the same techniques.</w:delText>
          </w:r>
        </w:del>
      </w:moveTo>
      <w:moveToRangeEnd w:id="280"/>
      <w:del w:id="284" w:author="Stevenson, Ian" w:date="2021-01-22T15:48:00Z">
        <w:r w:rsidDel="0057386F">
          <w:delText xml:space="preserve"> </w:delText>
        </w:r>
        <w:r w:rsidR="0078474F" w:rsidDel="0057386F">
          <w:delText xml:space="preserve">Combining information from a population of spiking neurons </w:delText>
        </w:r>
        <w:r w:rsidDel="0057386F">
          <w:delText>could potentially allow for excitability</w:delText>
        </w:r>
        <w:r w:rsidR="0078474F" w:rsidDel="0057386F">
          <w:delText xml:space="preserve"> fluctuations to be estimated</w:delText>
        </w:r>
        <w:r w:rsidDel="0057386F">
          <w:delText xml:space="preserve"> at timescale</w:delText>
        </w:r>
        <w:r w:rsidR="0078474F" w:rsidDel="0057386F">
          <w:delText>s faster than what can be estimated from a single neuron alone</w:delText>
        </w:r>
        <w:r w:rsidDel="0057386F">
          <w:delText>.</w:delText>
        </w:r>
      </w:del>
    </w:p>
    <w:p w14:paraId="65180E93" w14:textId="17748108" w:rsidR="00C660DA" w:rsidDel="0057386F" w:rsidRDefault="00C660DA" w:rsidP="00C660DA">
      <w:pPr>
        <w:jc w:val="both"/>
        <w:rPr>
          <w:del w:id="285" w:author="Stevenson, Ian" w:date="2021-01-22T15:48:00Z"/>
        </w:rPr>
      </w:pPr>
      <w:del w:id="286" w:author="Stevenson, Ian" w:date="2021-01-22T15:48:00Z">
        <w:r w:rsidDel="0057386F">
          <w:delText>Several alternative statistical and biophysical models were used to describe LTP (e.g. STDP and Ca-based LTP/LTD</w:delText>
        </w:r>
      </w:del>
      <w:ins w:id="287" w:author="Ian Stevenson" w:date="2020-12-29T13:24:00Z">
        <w:del w:id="288" w:author="Stevenson, Ian" w:date="2021-01-22T15:48:00Z">
          <w:r w:rsidR="00F67F93" w:rsidDel="0057386F">
            <w:delText xml:space="preserve"> </w:delText>
          </w:r>
        </w:del>
      </w:ins>
      <w:del w:id="289" w:author="Stevenson, Ian" w:date="2021-01-22T15:48:00Z">
        <w:r w:rsidDel="0057386F">
          <w:fldChar w:fldCharType="begin" w:fldLock="1"/>
        </w:r>
        <w:r w:rsidR="00134F28"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and STP (e.g. TM</w:delText>
        </w:r>
      </w:del>
      <w:ins w:id="290" w:author="Ian Stevenson" w:date="2020-12-29T13:24:00Z">
        <w:del w:id="291" w:author="Stevenson, Ian" w:date="2021-01-22T15:48:00Z">
          <w:r w:rsidR="00F67F93" w:rsidDel="0057386F">
            <w:delText xml:space="preserve"> </w:delText>
          </w:r>
        </w:del>
      </w:ins>
      <w:del w:id="292" w:author="Stevenson, Ian" w:date="2021-01-22T15:48:00Z">
        <w:r w:rsidDel="0057386F">
          <w:fldChar w:fldCharType="begin" w:fldLock="1"/>
        </w:r>
        <w:r w:rsidR="00134F28" w:rsidDel="0057386F">
          <w:del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Costa et al., 2013)","plainTextFormattedCitation":"(Costa et al., 2013)","previouslyFormattedCitation":"(Costa et al., 2013)"},"properties":{"noteIndex":0},"schema":"https://github.com/citation-style-language/schema/raw/master/csl-citation.json"}</w:delInstrText>
        </w:r>
        <w:r w:rsidDel="0057386F">
          <w:fldChar w:fldCharType="separate"/>
        </w:r>
        <w:r w:rsidR="003E3821" w:rsidRPr="003E3821" w:rsidDel="0057386F">
          <w:rPr>
            <w:noProof/>
          </w:rPr>
          <w:delText>(Costa et al., 2013)</w:delText>
        </w:r>
        <w:r w:rsidDel="0057386F">
          <w:fldChar w:fldCharType="end"/>
        </w:r>
        <w:r w:rsidDel="0057386F">
          <w:delText xml:space="preserve">). </w:delText>
        </w:r>
        <w:r w:rsidR="0077269D" w:rsidDel="0057386F">
          <w:delText>However, the examples here highlight the need for inferring short- and long-timescale effects simultaneously. Ignoring the long-term effects of short-term plasticity or ignoring fluctuations baseline firing can lead to spurious estimates of the synaptic strength.</w:delText>
        </w:r>
        <w:r w:rsidDel="0057386F">
          <w:delText xml:space="preserve"> Also, recent studies</w:delText>
        </w:r>
      </w:del>
      <w:ins w:id="293" w:author="Ian Stevenson" w:date="2020-12-29T13:24:00Z">
        <w:del w:id="294" w:author="Stevenson, Ian" w:date="2021-01-22T15:48:00Z">
          <w:r w:rsidR="00F67F93" w:rsidDel="0057386F">
            <w:delText xml:space="preserve"> </w:delText>
          </w:r>
        </w:del>
      </w:ins>
      <w:ins w:id="295" w:author="Ganchao Wei" w:date="2020-12-20T13:57:00Z">
        <w:del w:id="296" w:author="Stevenson, Ian" w:date="2021-01-22T15:48:00Z">
          <w:r w:rsidR="001F4C94" w:rsidDel="0057386F">
            <w:fldChar w:fldCharType="begin" w:fldLock="1"/>
          </w:r>
        </w:del>
      </w:ins>
      <w:del w:id="297" w:author="Stevenson, Ian" w:date="2021-01-22T15:48:00Z">
        <w:r w:rsidR="00134F28" w:rsidDel="0057386F">
          <w:del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mendeley":{"formattedCitation":"(Deperrois &amp; Graupner, 2020)","plainTextFormattedCitation":"(Deperrois &amp; Graupner, 2020)","previouslyFormattedCitation":"(Deperrois &amp; Graupner, 2020)"},"properties":{"noteIndex":0},"schema":"https://github.com/citation-style-language/schema/raw/master/csl-citation.json"}</w:delInstrText>
        </w:r>
        <w:r w:rsidR="001F4C94" w:rsidDel="0057386F">
          <w:fldChar w:fldCharType="separate"/>
        </w:r>
        <w:r w:rsidR="003E3821" w:rsidRPr="003E3821" w:rsidDel="0057386F">
          <w:rPr>
            <w:noProof/>
          </w:rPr>
          <w:delText>(Deperrois &amp; Graupner, 2020)</w:delText>
        </w:r>
      </w:del>
      <w:ins w:id="298" w:author="Ganchao Wei" w:date="2020-12-20T13:57:00Z">
        <w:del w:id="299" w:author="Stevenson, Ian" w:date="2021-01-22T15:48:00Z">
          <w:r w:rsidR="001F4C94" w:rsidDel="0057386F">
            <w:fldChar w:fldCharType="end"/>
          </w:r>
        </w:del>
      </w:ins>
      <w:del w:id="300" w:author="Stevenson, Ian" w:date="2021-01-22T15:48:00Z">
        <w:r w:rsidDel="0057386F">
          <w:delText xml:space="preserve"> show that </w:delText>
        </w:r>
      </w:del>
      <w:ins w:id="301" w:author="Ganchao Wei" w:date="2020-12-20T13:54:00Z">
        <w:del w:id="302" w:author="Stevenson, Ian" w:date="2021-01-22T15:48:00Z">
          <w:r w:rsidR="001F4C94" w:rsidDel="0057386F">
            <w:delText>short-term</w:delText>
          </w:r>
        </w:del>
      </w:ins>
      <w:del w:id="303" w:author="Stevenson, Ian" w:date="2021-01-22T15:48:00Z">
        <w:r w:rsidR="000D3232" w:rsidDel="0057386F">
          <w:delText>STP</w:delText>
        </w:r>
        <w:r w:rsidRPr="00C660DA" w:rsidDel="0057386F">
          <w:delText xml:space="preserve"> and </w:delText>
        </w:r>
      </w:del>
      <w:ins w:id="304" w:author="Ganchao Wei" w:date="2020-12-20T13:54:00Z">
        <w:del w:id="305" w:author="Stevenson, Ian" w:date="2021-01-22T15:48:00Z">
          <w:r w:rsidR="001F4C94" w:rsidDel="0057386F">
            <w:delText>long-term synaptic weight</w:delText>
          </w:r>
        </w:del>
      </w:ins>
      <w:del w:id="306" w:author="Stevenson, Ian" w:date="2021-01-22T15:48:00Z">
        <w:r w:rsidR="000D3232" w:rsidDel="0057386F">
          <w:delText>LTP can</w:delText>
        </w:r>
        <w:r w:rsidRPr="00C660DA" w:rsidDel="0057386F">
          <w:delText xml:space="preserve"> together tune sensitive range of synaptic plasticity</w:delText>
        </w:r>
        <w:r w:rsidR="000D3232" w:rsidDel="0057386F">
          <w:delText xml:space="preserve">, and this suggest the necessity for considering effects in different timescale at the same time.  </w:delText>
        </w:r>
      </w:del>
    </w:p>
    <w:p w14:paraId="4D2A6ECD" w14:textId="3CB63C2C" w:rsidR="00C575EE" w:rsidRPr="006E55BF" w:rsidDel="0057386F" w:rsidRDefault="000D3232" w:rsidP="000C7168">
      <w:pPr>
        <w:jc w:val="both"/>
        <w:rPr>
          <w:del w:id="307" w:author="Stevenson, Ian" w:date="2021-01-22T15:48:00Z"/>
        </w:rPr>
      </w:pPr>
      <w:del w:id="308" w:author="Stevenson, Ian" w:date="2021-01-22T15:48:00Z">
        <w:r w:rsidDel="0057386F">
          <w:delTex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delText>
        </w:r>
      </w:del>
      <w:ins w:id="309" w:author="Ian Stevenson" w:date="2020-12-29T13:24:00Z">
        <w:del w:id="310" w:author="Stevenson, Ian" w:date="2021-01-22T15:48:00Z">
          <w:r w:rsidR="00F67F93" w:rsidDel="0057386F">
            <w:delText xml:space="preserve"> </w:delText>
          </w:r>
        </w:del>
      </w:ins>
      <w:del w:id="311" w:author="Stevenson, Ian" w:date="2021-01-22T15:48:00Z">
        <w:r w:rsidDel="0057386F">
          <w:fldChar w:fldCharType="begin" w:fldLock="1"/>
        </w:r>
        <w:r w:rsidR="00790E60" w:rsidDel="0057386F">
          <w:del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delInstrText>
        </w:r>
        <w:r w:rsidDel="0057386F">
          <w:fldChar w:fldCharType="separate"/>
        </w:r>
        <w:r w:rsidR="003E3821" w:rsidRPr="003E3821" w:rsidDel="0057386F">
          <w:rPr>
            <w:noProof/>
          </w:rPr>
          <w:delText>(Graupner &amp; Brunel, 2012)</w:delText>
        </w:r>
        <w:r w:rsidDel="0057386F">
          <w:fldChar w:fldCharType="end"/>
        </w:r>
        <w:r w:rsidDel="0057386F">
          <w:delText>, to make a more detailed inference.</w:delText>
        </w:r>
        <w:r w:rsidR="00172B48" w:rsidDel="0057386F">
          <w:delText xml:space="preserve"> Extends static models of coupling between neurons.</w:delText>
        </w:r>
        <w:bookmarkEnd w:id="261"/>
      </w:del>
    </w:p>
    <w:p w14:paraId="1732CFFA" w14:textId="13C7028F" w:rsidR="00C62CFA" w:rsidRDefault="00C62CFA" w:rsidP="00C36F3E">
      <w:pPr>
        <w:pStyle w:val="Heading1"/>
        <w:jc w:val="both"/>
      </w:pPr>
      <w:r>
        <w:t>Acknowledgements</w:t>
      </w:r>
    </w:p>
    <w:p w14:paraId="678D87AF" w14:textId="5F0DB43C" w:rsidR="00141343" w:rsidDel="00F67F93" w:rsidRDefault="00C62CFA">
      <w:pPr>
        <w:rPr>
          <w:del w:id="312" w:author="Ian Stevenson" w:date="2020-12-29T13:23:00Z"/>
        </w:rPr>
      </w:pPr>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BC842C1" w14:textId="77777777" w:rsidR="00141343" w:rsidRDefault="00141343">
      <w:del w:id="313" w:author="Ian Stevenson" w:date="2020-12-29T13:23:00Z">
        <w:r w:rsidDel="00F67F93">
          <w:br w:type="page"/>
        </w:r>
      </w:del>
    </w:p>
    <w:p w14:paraId="2541A84C" w14:textId="77777777" w:rsidR="00F67F93" w:rsidRDefault="00F67F93">
      <w:pPr>
        <w:rPr>
          <w:ins w:id="314" w:author="Ian Stevenson" w:date="2020-12-29T13:24:00Z"/>
          <w:rFonts w:ascii="Open Sans SemiBold" w:eastAsiaTheme="majorEastAsia" w:hAnsi="Open Sans SemiBold" w:cstheme="majorBidi"/>
          <w:color w:val="262626" w:themeColor="text1" w:themeTint="D9"/>
          <w:sz w:val="32"/>
          <w:szCs w:val="32"/>
        </w:rPr>
      </w:pPr>
      <w:ins w:id="315" w:author="Ian Stevenson" w:date="2020-12-29T13:24:00Z">
        <w:r>
          <w:br w:type="page"/>
        </w:r>
      </w:ins>
    </w:p>
    <w:p w14:paraId="4AADA382" w14:textId="4B29FFA8" w:rsidR="00C36F3E" w:rsidRPr="00C36F3E" w:rsidRDefault="000361CA" w:rsidP="00C36F3E">
      <w:pPr>
        <w:pStyle w:val="Heading1"/>
        <w:jc w:val="both"/>
      </w:pPr>
      <w:r>
        <w:lastRenderedPageBreak/>
        <w:t>References</w:t>
      </w:r>
    </w:p>
    <w:p w14:paraId="503593D9" w14:textId="42719476" w:rsidR="00365A16" w:rsidRPr="00365A16" w:rsidRDefault="00510B75" w:rsidP="00365A16">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365A16" w:rsidRPr="00365A16">
        <w:rPr>
          <w:rFonts w:cs="Open Sans"/>
          <w:noProof/>
          <w:szCs w:val="24"/>
        </w:rPr>
        <w:t xml:space="preserve">Abbott, L. F., &amp; Nelson, S. B. (2000). Synaptic plasticity: taming the beast. </w:t>
      </w:r>
      <w:r w:rsidR="00365A16" w:rsidRPr="00365A16">
        <w:rPr>
          <w:rFonts w:cs="Open Sans"/>
          <w:i/>
          <w:iCs/>
          <w:noProof/>
          <w:szCs w:val="24"/>
        </w:rPr>
        <w:t>Nature Neuroscience</w:t>
      </w:r>
      <w:r w:rsidR="00365A16" w:rsidRPr="00365A16">
        <w:rPr>
          <w:rFonts w:cs="Open Sans"/>
          <w:noProof/>
          <w:szCs w:val="24"/>
        </w:rPr>
        <w:t xml:space="preserve">, </w:t>
      </w:r>
      <w:r w:rsidR="00365A16" w:rsidRPr="00365A16">
        <w:rPr>
          <w:rFonts w:cs="Open Sans"/>
          <w:i/>
          <w:iCs/>
          <w:noProof/>
          <w:szCs w:val="24"/>
        </w:rPr>
        <w:t>3</w:t>
      </w:r>
      <w:r w:rsidR="00365A16" w:rsidRPr="00365A16">
        <w:rPr>
          <w:rFonts w:cs="Open Sans"/>
          <w:noProof/>
          <w:szCs w:val="24"/>
        </w:rPr>
        <w:t>, 1178–1183.</w:t>
      </w:r>
    </w:p>
    <w:p w14:paraId="3275D75B"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Amarasingham, A., Geman, S., &amp; Harrison, M. T. (2015). Ambiguity and nonidentifiability in the statistical analysis of neural codes. </w:t>
      </w:r>
      <w:r w:rsidRPr="00365A16">
        <w:rPr>
          <w:rFonts w:cs="Open Sans"/>
          <w:i/>
          <w:iCs/>
          <w:noProof/>
          <w:szCs w:val="24"/>
        </w:rPr>
        <w:t>Proceedings of the National Academy of Sciences</w:t>
      </w:r>
      <w:r w:rsidRPr="00365A16">
        <w:rPr>
          <w:rFonts w:cs="Open Sans"/>
          <w:noProof/>
          <w:szCs w:val="24"/>
        </w:rPr>
        <w:t xml:space="preserve">, </w:t>
      </w:r>
      <w:r w:rsidRPr="00365A16">
        <w:rPr>
          <w:rFonts w:cs="Open Sans"/>
          <w:i/>
          <w:iCs/>
          <w:noProof/>
          <w:szCs w:val="24"/>
        </w:rPr>
        <w:t>112</w:t>
      </w:r>
      <w:r w:rsidRPr="00365A16">
        <w:rPr>
          <w:rFonts w:cs="Open Sans"/>
          <w:noProof/>
          <w:szCs w:val="24"/>
        </w:rPr>
        <w:t>(20), 6455–6460. https://doi.org/10.1073/PNAS.1506400112</w:t>
      </w:r>
    </w:p>
    <w:p w14:paraId="6DD38AA2"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365A16">
        <w:rPr>
          <w:rFonts w:cs="Open Sans"/>
          <w:i/>
          <w:iCs/>
          <w:noProof/>
          <w:szCs w:val="24"/>
        </w:rPr>
        <w:t>Sādhanā</w:t>
      </w:r>
      <w:r w:rsidRPr="00365A16">
        <w:rPr>
          <w:rFonts w:cs="Open Sans"/>
          <w:noProof/>
          <w:szCs w:val="24"/>
        </w:rPr>
        <w:t xml:space="preserve">, </w:t>
      </w:r>
      <w:r w:rsidRPr="00365A16">
        <w:rPr>
          <w:rFonts w:cs="Open Sans"/>
          <w:i/>
          <w:iCs/>
          <w:noProof/>
          <w:szCs w:val="24"/>
        </w:rPr>
        <w:t>41</w:t>
      </w:r>
      <w:r w:rsidRPr="00365A16">
        <w:rPr>
          <w:rFonts w:cs="Open Sans"/>
          <w:noProof/>
          <w:szCs w:val="24"/>
        </w:rPr>
        <w:t>(12), 1473–1490. https://doi.org/10.1007/s12046-016-0562-z</w:t>
      </w:r>
    </w:p>
    <w:p w14:paraId="677A5B1D"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365A16">
        <w:rPr>
          <w:rFonts w:cs="Open Sans"/>
          <w:i/>
          <w:iCs/>
          <w:noProof/>
          <w:szCs w:val="24"/>
        </w:rPr>
        <w:t>Journal of Neurophysiology</w:t>
      </w:r>
      <w:r w:rsidRPr="00365A16">
        <w:rPr>
          <w:rFonts w:cs="Open Sans"/>
          <w:noProof/>
          <w:szCs w:val="24"/>
        </w:rPr>
        <w:t xml:space="preserve">, </w:t>
      </w:r>
      <w:r w:rsidRPr="00365A16">
        <w:rPr>
          <w:rFonts w:cs="Open Sans"/>
          <w:i/>
          <w:iCs/>
          <w:noProof/>
          <w:szCs w:val="24"/>
        </w:rPr>
        <w:t>92</w:t>
      </w:r>
      <w:r w:rsidRPr="00365A16">
        <w:rPr>
          <w:rFonts w:cs="Open Sans"/>
          <w:noProof/>
          <w:szCs w:val="24"/>
        </w:rPr>
        <w:t>(1), 600–608. https://doi.org/10.1152/jn.01170.2003</w:t>
      </w:r>
    </w:p>
    <w:p w14:paraId="5C0667E3"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Brillinger, D. R. (1988). Maximum likelihood analysis of spike trains of interacting nerve cells. </w:t>
      </w:r>
      <w:r w:rsidRPr="00365A16">
        <w:rPr>
          <w:rFonts w:cs="Open Sans"/>
          <w:i/>
          <w:iCs/>
          <w:noProof/>
          <w:szCs w:val="24"/>
        </w:rPr>
        <w:t>Biological Cybernetics</w:t>
      </w:r>
      <w:r w:rsidRPr="00365A16">
        <w:rPr>
          <w:rFonts w:cs="Open Sans"/>
          <w:noProof/>
          <w:szCs w:val="24"/>
        </w:rPr>
        <w:t xml:space="preserve">, </w:t>
      </w:r>
      <w:r w:rsidRPr="00365A16">
        <w:rPr>
          <w:rFonts w:cs="Open Sans"/>
          <w:i/>
          <w:iCs/>
          <w:noProof/>
          <w:szCs w:val="24"/>
        </w:rPr>
        <w:t>59</w:t>
      </w:r>
      <w:r w:rsidRPr="00365A16">
        <w:rPr>
          <w:rFonts w:cs="Open Sans"/>
          <w:noProof/>
          <w:szCs w:val="24"/>
        </w:rPr>
        <w:t>(3), 189–200. https://doi.org/10.1007/BF00318010</w:t>
      </w:r>
    </w:p>
    <w:p w14:paraId="7CCC4F12"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Brillinger, D. R. (1992). Nerve Cell Spike Train Data Analysis: A Progression of Technique. </w:t>
      </w:r>
      <w:r w:rsidRPr="00365A16">
        <w:rPr>
          <w:rFonts w:cs="Open Sans"/>
          <w:i/>
          <w:iCs/>
          <w:noProof/>
          <w:szCs w:val="24"/>
        </w:rPr>
        <w:t>Journal of the American Statistical Association</w:t>
      </w:r>
      <w:r w:rsidRPr="00365A16">
        <w:rPr>
          <w:rFonts w:cs="Open Sans"/>
          <w:noProof/>
          <w:szCs w:val="24"/>
        </w:rPr>
        <w:t xml:space="preserve">, </w:t>
      </w:r>
      <w:r w:rsidRPr="00365A16">
        <w:rPr>
          <w:rFonts w:cs="Open Sans"/>
          <w:i/>
          <w:iCs/>
          <w:noProof/>
          <w:szCs w:val="24"/>
        </w:rPr>
        <w:t>87</w:t>
      </w:r>
      <w:r w:rsidRPr="00365A16">
        <w:rPr>
          <w:rFonts w:cs="Open Sans"/>
          <w:noProof/>
          <w:szCs w:val="24"/>
        </w:rPr>
        <w:t>(418), 260. https://doi.org/10.2307/2290256</w:t>
      </w:r>
    </w:p>
    <w:p w14:paraId="45025D0D"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Brown, E. N., Nguyen, D. P., Frank, L. M., Wilson, M. A., &amp; Solo, V. (2001). An analysis of neural receptive field plasticity by point process adaptive filtering. </w:t>
      </w:r>
      <w:r w:rsidRPr="00365A16">
        <w:rPr>
          <w:rFonts w:cs="Open Sans"/>
          <w:i/>
          <w:iCs/>
          <w:noProof/>
          <w:szCs w:val="24"/>
        </w:rPr>
        <w:t>Proceedings of the National Academy of Sciences</w:t>
      </w:r>
      <w:r w:rsidRPr="00365A16">
        <w:rPr>
          <w:rFonts w:cs="Open Sans"/>
          <w:noProof/>
          <w:szCs w:val="24"/>
        </w:rPr>
        <w:t xml:space="preserve">, </w:t>
      </w:r>
      <w:r w:rsidRPr="00365A16">
        <w:rPr>
          <w:rFonts w:cs="Open Sans"/>
          <w:i/>
          <w:iCs/>
          <w:noProof/>
          <w:szCs w:val="24"/>
        </w:rPr>
        <w:t>98</w:t>
      </w:r>
      <w:r w:rsidRPr="00365A16">
        <w:rPr>
          <w:rFonts w:cs="Open Sans"/>
          <w:noProof/>
          <w:szCs w:val="24"/>
        </w:rPr>
        <w:t>(21), 12261–12266. https://doi.org/10.1073/PNAS.201409398</w:t>
      </w:r>
    </w:p>
    <w:p w14:paraId="06B88AC7"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Carandini, M., Horton, J. C., &amp; Sincich, L. C. (2007). Thalamic filtering of retinal spike trains by postsynaptic summation. </w:t>
      </w:r>
      <w:r w:rsidRPr="00365A16">
        <w:rPr>
          <w:rFonts w:cs="Open Sans"/>
          <w:i/>
          <w:iCs/>
          <w:noProof/>
          <w:szCs w:val="24"/>
        </w:rPr>
        <w:t>Journal of Vision</w:t>
      </w:r>
      <w:r w:rsidRPr="00365A16">
        <w:rPr>
          <w:rFonts w:cs="Open Sans"/>
          <w:noProof/>
          <w:szCs w:val="24"/>
        </w:rPr>
        <w:t xml:space="preserve">, </w:t>
      </w:r>
      <w:r w:rsidRPr="00365A16">
        <w:rPr>
          <w:rFonts w:cs="Open Sans"/>
          <w:i/>
          <w:iCs/>
          <w:noProof/>
          <w:szCs w:val="24"/>
        </w:rPr>
        <w:t>7</w:t>
      </w:r>
      <w:r w:rsidRPr="00365A16">
        <w:rPr>
          <w:rFonts w:cs="Open Sans"/>
          <w:noProof/>
          <w:szCs w:val="24"/>
        </w:rPr>
        <w:t>(14), 20–20. https://doi.org/10.1167/7.14.20</w:t>
      </w:r>
    </w:p>
    <w:p w14:paraId="70B0999B"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Chan, R. H. M., Song, D., &amp; Berger, T. W. (2008). Tracking temporal evolution of nonlinear dynamics in hippocampus using time-varying volterra kernels. </w:t>
      </w:r>
      <w:r w:rsidRPr="00365A16">
        <w:rPr>
          <w:rFonts w:cs="Open Sans"/>
          <w:i/>
          <w:iCs/>
          <w:noProof/>
          <w:szCs w:val="24"/>
        </w:rPr>
        <w:t>Conference Proceedings : ... Annual International Conference of the IEEE Engineering in Medicine and Biology Society. IEEE Engineering in Medicine and Biology Society. Conference</w:t>
      </w:r>
      <w:r w:rsidRPr="00365A16">
        <w:rPr>
          <w:rFonts w:cs="Open Sans"/>
          <w:noProof/>
          <w:szCs w:val="24"/>
        </w:rPr>
        <w:t xml:space="preserve">, </w:t>
      </w:r>
      <w:r w:rsidRPr="00365A16">
        <w:rPr>
          <w:rFonts w:cs="Open Sans"/>
          <w:i/>
          <w:iCs/>
          <w:noProof/>
          <w:szCs w:val="24"/>
        </w:rPr>
        <w:t>2008</w:t>
      </w:r>
      <w:r w:rsidRPr="00365A16">
        <w:rPr>
          <w:rFonts w:cs="Open Sans"/>
          <w:noProof/>
          <w:szCs w:val="24"/>
        </w:rPr>
        <w:t>, 4996–4999. https://doi.org/10.1109/IEMBS.2008.4650336</w:t>
      </w:r>
    </w:p>
    <w:p w14:paraId="4201BAAE"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Costa, R., Sjostrom, P. J., &amp; van Rossum, M. (2013). Probabilistic inference of short-term synaptic plasticity in neocortical microcircuits. </w:t>
      </w:r>
      <w:r w:rsidRPr="00365A16">
        <w:rPr>
          <w:rFonts w:cs="Open Sans"/>
          <w:i/>
          <w:iCs/>
          <w:noProof/>
          <w:szCs w:val="24"/>
        </w:rPr>
        <w:t>Frontiers in Computational Neuroscience</w:t>
      </w:r>
      <w:r w:rsidRPr="00365A16">
        <w:rPr>
          <w:rFonts w:cs="Open Sans"/>
          <w:noProof/>
          <w:szCs w:val="24"/>
        </w:rPr>
        <w:t xml:space="preserve">, </w:t>
      </w:r>
      <w:r w:rsidRPr="00365A16">
        <w:rPr>
          <w:rFonts w:cs="Open Sans"/>
          <w:i/>
          <w:iCs/>
          <w:noProof/>
          <w:szCs w:val="24"/>
        </w:rPr>
        <w:t>7</w:t>
      </w:r>
      <w:r w:rsidRPr="00365A16">
        <w:rPr>
          <w:rFonts w:cs="Open Sans"/>
          <w:noProof/>
          <w:szCs w:val="24"/>
        </w:rPr>
        <w:t>, 75. https://doi.org/10.3389/fncom.2013.00075</w:t>
      </w:r>
    </w:p>
    <w:p w14:paraId="57638A4A"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Csicsvari, J., Hirase, H., Czurko, A., &amp; Buzsáki, G. (1998). Reliability and state dependence of pyramidal cell-interneuron synapses in the hippocampus: An ensemble approach in the behaving rat. </w:t>
      </w:r>
      <w:r w:rsidRPr="00365A16">
        <w:rPr>
          <w:rFonts w:cs="Open Sans"/>
          <w:i/>
          <w:iCs/>
          <w:noProof/>
          <w:szCs w:val="24"/>
        </w:rPr>
        <w:t>Neuron</w:t>
      </w:r>
      <w:r w:rsidRPr="00365A16">
        <w:rPr>
          <w:rFonts w:cs="Open Sans"/>
          <w:noProof/>
          <w:szCs w:val="24"/>
        </w:rPr>
        <w:t xml:space="preserve">, </w:t>
      </w:r>
      <w:r w:rsidRPr="00365A16">
        <w:rPr>
          <w:rFonts w:cs="Open Sans"/>
          <w:i/>
          <w:iCs/>
          <w:noProof/>
          <w:szCs w:val="24"/>
        </w:rPr>
        <w:t>21</w:t>
      </w:r>
      <w:r w:rsidRPr="00365A16">
        <w:rPr>
          <w:rFonts w:cs="Open Sans"/>
          <w:noProof/>
          <w:szCs w:val="24"/>
        </w:rPr>
        <w:t>(1), 179–189. https://doi.org/10.1016/S0896-6273(00)80525-5</w:t>
      </w:r>
    </w:p>
    <w:p w14:paraId="20BD13FF"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Deperrois, N., &amp; Graupner, M. (2020). Short-term depression and long-term plasticity together tune sensitive range of synaptic plasticity. </w:t>
      </w:r>
      <w:r w:rsidRPr="00365A16">
        <w:rPr>
          <w:rFonts w:cs="Open Sans"/>
          <w:i/>
          <w:iCs/>
          <w:noProof/>
          <w:szCs w:val="24"/>
        </w:rPr>
        <w:t>PLOS Computational Biology</w:t>
      </w:r>
      <w:r w:rsidRPr="00365A16">
        <w:rPr>
          <w:rFonts w:cs="Open Sans"/>
          <w:noProof/>
          <w:szCs w:val="24"/>
        </w:rPr>
        <w:t xml:space="preserve">, </w:t>
      </w:r>
      <w:r w:rsidRPr="00365A16">
        <w:rPr>
          <w:rFonts w:cs="Open Sans"/>
          <w:i/>
          <w:iCs/>
          <w:noProof/>
          <w:szCs w:val="24"/>
        </w:rPr>
        <w:t>16</w:t>
      </w:r>
      <w:r w:rsidRPr="00365A16">
        <w:rPr>
          <w:rFonts w:cs="Open Sans"/>
          <w:noProof/>
          <w:szCs w:val="24"/>
        </w:rPr>
        <w:t>(9), 1–25. https://doi.org/10.1371/journal.pcbi.1008265</w:t>
      </w:r>
    </w:p>
    <w:p w14:paraId="10B4F2AF"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Du, Y., &amp; Varadhan, R. (2020). SQUAREM: An R Package for Off-the-Shelf Acceleration of </w:t>
      </w:r>
      <w:r w:rsidRPr="00365A16">
        <w:rPr>
          <w:rFonts w:cs="Open Sans"/>
          <w:noProof/>
          <w:szCs w:val="24"/>
        </w:rPr>
        <w:lastRenderedPageBreak/>
        <w:t xml:space="preserve">EM, MM and Other EM-Like Monotone Algorithms. </w:t>
      </w:r>
      <w:r w:rsidRPr="00365A16">
        <w:rPr>
          <w:rFonts w:cs="Open Sans"/>
          <w:i/>
          <w:iCs/>
          <w:noProof/>
          <w:szCs w:val="24"/>
        </w:rPr>
        <w:t xml:space="preserve">Journal of Statistical Software; Vol 1, Issue 7 (2020)  </w:t>
      </w:r>
      <w:r w:rsidRPr="00365A16">
        <w:rPr>
          <w:rFonts w:cs="Open Sans"/>
          <w:noProof/>
          <w:szCs w:val="24"/>
        </w:rPr>
        <w:t>. https://doi.org/10.18637/jss.v092.i07</w:t>
      </w:r>
    </w:p>
    <w:p w14:paraId="08CEDD46"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Eden, U. T., Frank, L. M., Barbieri, R., Solo, V., &amp; Brown, E. N. (2004). Dynamic Analysis of Neural Encoding by Point Process Adaptive Filtering. </w:t>
      </w:r>
      <w:r w:rsidRPr="00365A16">
        <w:rPr>
          <w:rFonts w:cs="Open Sans"/>
          <w:i/>
          <w:iCs/>
          <w:noProof/>
          <w:szCs w:val="24"/>
        </w:rPr>
        <w:t>Neural Computation</w:t>
      </w:r>
      <w:r w:rsidRPr="00365A16">
        <w:rPr>
          <w:rFonts w:cs="Open Sans"/>
          <w:noProof/>
          <w:szCs w:val="24"/>
        </w:rPr>
        <w:t xml:space="preserve">, </w:t>
      </w:r>
      <w:r w:rsidRPr="00365A16">
        <w:rPr>
          <w:rFonts w:cs="Open Sans"/>
          <w:i/>
          <w:iCs/>
          <w:noProof/>
          <w:szCs w:val="24"/>
        </w:rPr>
        <w:t>16</w:t>
      </w:r>
      <w:r w:rsidRPr="00365A16">
        <w:rPr>
          <w:rFonts w:cs="Open Sans"/>
          <w:noProof/>
          <w:szCs w:val="24"/>
        </w:rPr>
        <w:t>(5), 971–998. https://doi.org/10.1162/089976604773135069</w:t>
      </w:r>
    </w:p>
    <w:p w14:paraId="030B74AA"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English, D. F., McKenzie, S., Evans, T., Kim, K., Yoon, E., &amp; Buzsáki, G. (2017). Pyramidal Cell-Interneuron Circuit Architecture and Dynamics in Hippocampal Networks. </w:t>
      </w:r>
      <w:r w:rsidRPr="00365A16">
        <w:rPr>
          <w:rFonts w:cs="Open Sans"/>
          <w:i/>
          <w:iCs/>
          <w:noProof/>
          <w:szCs w:val="24"/>
        </w:rPr>
        <w:t>Neuron</w:t>
      </w:r>
      <w:r w:rsidRPr="00365A16">
        <w:rPr>
          <w:rFonts w:cs="Open Sans"/>
          <w:noProof/>
          <w:szCs w:val="24"/>
        </w:rPr>
        <w:t xml:space="preserve">, </w:t>
      </w:r>
      <w:r w:rsidRPr="00365A16">
        <w:rPr>
          <w:rFonts w:cs="Open Sans"/>
          <w:i/>
          <w:iCs/>
          <w:noProof/>
          <w:szCs w:val="24"/>
        </w:rPr>
        <w:t>96</w:t>
      </w:r>
      <w:r w:rsidRPr="00365A16">
        <w:rPr>
          <w:rFonts w:cs="Open Sans"/>
          <w:noProof/>
          <w:szCs w:val="24"/>
        </w:rPr>
        <w:t>(2), 505-520.e7. https://doi.org/10.1016/j.neuron.2017.09.033</w:t>
      </w:r>
    </w:p>
    <w:p w14:paraId="69875401"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Fetz, E., Toyama, K., &amp; Smith, W. (1991). </w:t>
      </w:r>
      <w:r w:rsidRPr="00365A16">
        <w:rPr>
          <w:rFonts w:cs="Open Sans"/>
          <w:i/>
          <w:iCs/>
          <w:noProof/>
          <w:szCs w:val="24"/>
        </w:rPr>
        <w:t>Synaptic Interactions between Cortical Neurons</w:t>
      </w:r>
      <w:r w:rsidRPr="00365A16">
        <w:rPr>
          <w:rFonts w:cs="Open Sans"/>
          <w:noProof/>
          <w:szCs w:val="24"/>
        </w:rPr>
        <w:t xml:space="preserve"> (pp. 1–47). Springer, Boston, MA. https://doi.org/10.1007/978-1-4615-6622-9_1</w:t>
      </w:r>
    </w:p>
    <w:p w14:paraId="07AE97B1"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Fujisawa, S., Amarasingham, A., Harrison, M. T., &amp; Buzsáki, G. (2008). Behavior-dependent short-term assembly dynamics in the medial prefrontal cortex. </w:t>
      </w:r>
      <w:r w:rsidRPr="00365A16">
        <w:rPr>
          <w:rFonts w:cs="Open Sans"/>
          <w:i/>
          <w:iCs/>
          <w:noProof/>
          <w:szCs w:val="24"/>
        </w:rPr>
        <w:t>Nature Neuroscience</w:t>
      </w:r>
      <w:r w:rsidRPr="00365A16">
        <w:rPr>
          <w:rFonts w:cs="Open Sans"/>
          <w:noProof/>
          <w:szCs w:val="24"/>
        </w:rPr>
        <w:t xml:space="preserve">, </w:t>
      </w:r>
      <w:r w:rsidRPr="00365A16">
        <w:rPr>
          <w:rFonts w:cs="Open Sans"/>
          <w:i/>
          <w:iCs/>
          <w:noProof/>
          <w:szCs w:val="24"/>
        </w:rPr>
        <w:t>11</w:t>
      </w:r>
      <w:r w:rsidRPr="00365A16">
        <w:rPr>
          <w:rFonts w:cs="Open Sans"/>
          <w:noProof/>
          <w:szCs w:val="24"/>
        </w:rPr>
        <w:t>(7), 823–833. https://doi.org/10.1038/nn.2134</w:t>
      </w:r>
    </w:p>
    <w:p w14:paraId="4FFE05F1"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Gao, Y., Buesing, L., Shenoy, K. V, &amp; Cunningham, J. P. (2015). High-dimensional neural spike train analysis with generalized count linear dynamical systems. In </w:t>
      </w:r>
      <w:r w:rsidRPr="00365A16">
        <w:rPr>
          <w:rFonts w:cs="Open Sans"/>
          <w:i/>
          <w:iCs/>
          <w:noProof/>
          <w:szCs w:val="24"/>
        </w:rPr>
        <w:t>Advances in Neural Information Processing Systems</w:t>
      </w:r>
      <w:r w:rsidRPr="00365A16">
        <w:rPr>
          <w:rFonts w:cs="Open Sans"/>
          <w:noProof/>
          <w:szCs w:val="24"/>
        </w:rPr>
        <w:t xml:space="preserve"> (Vol. 28).</w:t>
      </w:r>
    </w:p>
    <w:p w14:paraId="5F36C192"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Ghanbari, A., Malyshev, A., Volgushev, M., &amp; Stevenson, I. H. (2017). Estimating short-term synaptic plasticity from pre- and postsynaptic spiking. </w:t>
      </w:r>
      <w:r w:rsidRPr="00365A16">
        <w:rPr>
          <w:rFonts w:cs="Open Sans"/>
          <w:i/>
          <w:iCs/>
          <w:noProof/>
          <w:szCs w:val="24"/>
        </w:rPr>
        <w:t>PLOS Computational Biology</w:t>
      </w:r>
      <w:r w:rsidRPr="00365A16">
        <w:rPr>
          <w:rFonts w:cs="Open Sans"/>
          <w:noProof/>
          <w:szCs w:val="24"/>
        </w:rPr>
        <w:t xml:space="preserve">, </w:t>
      </w:r>
      <w:r w:rsidRPr="00365A16">
        <w:rPr>
          <w:rFonts w:cs="Open Sans"/>
          <w:i/>
          <w:iCs/>
          <w:noProof/>
          <w:szCs w:val="24"/>
        </w:rPr>
        <w:t>13</w:t>
      </w:r>
      <w:r w:rsidRPr="00365A16">
        <w:rPr>
          <w:rFonts w:cs="Open Sans"/>
          <w:noProof/>
          <w:szCs w:val="24"/>
        </w:rPr>
        <w:t>(9), e1005738. https://doi.org/10.1371/journal.pcbi.1005738</w:t>
      </w:r>
    </w:p>
    <w:p w14:paraId="52ACE1C5"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Ghanbari, A., Ren, N., Keine, C., Stoelzel, C., Englitz, B., Swadlow, H. A., &amp; Stevenson, I. H. (2020). Modeling the Short-Term Dynamics of in Vivo Excitatory Spike Transmission. </w:t>
      </w:r>
      <w:r w:rsidRPr="00365A16">
        <w:rPr>
          <w:rFonts w:cs="Open Sans"/>
          <w:i/>
          <w:iCs/>
          <w:noProof/>
          <w:szCs w:val="24"/>
        </w:rPr>
        <w:t>Journal of Neuroscience</w:t>
      </w:r>
      <w:r w:rsidRPr="00365A16">
        <w:rPr>
          <w:rFonts w:cs="Open Sans"/>
          <w:noProof/>
          <w:szCs w:val="24"/>
        </w:rPr>
        <w:t xml:space="preserve">, </w:t>
      </w:r>
      <w:r w:rsidRPr="00365A16">
        <w:rPr>
          <w:rFonts w:cs="Open Sans"/>
          <w:i/>
          <w:iCs/>
          <w:noProof/>
          <w:szCs w:val="24"/>
        </w:rPr>
        <w:t>40</w:t>
      </w:r>
      <w:r w:rsidRPr="00365A16">
        <w:rPr>
          <w:rFonts w:cs="Open Sans"/>
          <w:noProof/>
          <w:szCs w:val="24"/>
        </w:rPr>
        <w:t>(21), 4185–4202. https://doi.org/10.1523/JNEUROSCI.1482-19.2020</w:t>
      </w:r>
    </w:p>
    <w:p w14:paraId="4D5E1357"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Graupner, M., &amp; Brunel, N. (2012). Calcium-based plasticity model explains sensitivity of synaptic changes to spike pattern, rate, and dendritic location. </w:t>
      </w:r>
      <w:r w:rsidRPr="00365A16">
        <w:rPr>
          <w:rFonts w:cs="Open Sans"/>
          <w:i/>
          <w:iCs/>
          <w:noProof/>
          <w:szCs w:val="24"/>
        </w:rPr>
        <w:t>Proceedings of the National Academy of Sciences</w:t>
      </w:r>
      <w:r w:rsidRPr="00365A16">
        <w:rPr>
          <w:rFonts w:cs="Open Sans"/>
          <w:noProof/>
          <w:szCs w:val="24"/>
        </w:rPr>
        <w:t xml:space="preserve">, </w:t>
      </w:r>
      <w:r w:rsidRPr="00365A16">
        <w:rPr>
          <w:rFonts w:cs="Open Sans"/>
          <w:i/>
          <w:iCs/>
          <w:noProof/>
          <w:szCs w:val="24"/>
        </w:rPr>
        <w:t>109</w:t>
      </w:r>
      <w:r w:rsidRPr="00365A16">
        <w:rPr>
          <w:rFonts w:cs="Open Sans"/>
          <w:noProof/>
          <w:szCs w:val="24"/>
        </w:rPr>
        <w:t>(10), 3991–3996. https://doi.org/10.1073/pnas.1109359109</w:t>
      </w:r>
    </w:p>
    <w:p w14:paraId="2D18C31A"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Harris, K. D., Csicsvari, J., Hirase, H., Dragoi, G., &amp; Buzsáki, G. (2003). Organization of cell assemblies in the hippocampus. </w:t>
      </w:r>
      <w:r w:rsidRPr="00365A16">
        <w:rPr>
          <w:rFonts w:cs="Open Sans"/>
          <w:i/>
          <w:iCs/>
          <w:noProof/>
          <w:szCs w:val="24"/>
        </w:rPr>
        <w:t>Nature</w:t>
      </w:r>
      <w:r w:rsidRPr="00365A16">
        <w:rPr>
          <w:rFonts w:cs="Open Sans"/>
          <w:noProof/>
          <w:szCs w:val="24"/>
        </w:rPr>
        <w:t xml:space="preserve">, </w:t>
      </w:r>
      <w:r w:rsidRPr="00365A16">
        <w:rPr>
          <w:rFonts w:cs="Open Sans"/>
          <w:i/>
          <w:iCs/>
          <w:noProof/>
          <w:szCs w:val="24"/>
        </w:rPr>
        <w:t>424</w:t>
      </w:r>
      <w:r w:rsidRPr="00365A16">
        <w:rPr>
          <w:rFonts w:cs="Open Sans"/>
          <w:noProof/>
          <w:szCs w:val="24"/>
        </w:rPr>
        <w:t>(6948), 552–556.</w:t>
      </w:r>
    </w:p>
    <w:p w14:paraId="2A0195C3"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Kelly, R. C., Smith, M. A., Kass, R. E., &amp; Lee, T. S. (2010). Local field potentials indicate network state and account for neuronal response variability. </w:t>
      </w:r>
      <w:r w:rsidRPr="00365A16">
        <w:rPr>
          <w:rFonts w:cs="Open Sans"/>
          <w:i/>
          <w:iCs/>
          <w:noProof/>
          <w:szCs w:val="24"/>
        </w:rPr>
        <w:t>Journal of Computational Neuroscience</w:t>
      </w:r>
      <w:r w:rsidRPr="00365A16">
        <w:rPr>
          <w:rFonts w:cs="Open Sans"/>
          <w:noProof/>
          <w:szCs w:val="24"/>
        </w:rPr>
        <w:t xml:space="preserve">, </w:t>
      </w:r>
      <w:r w:rsidRPr="00365A16">
        <w:rPr>
          <w:rFonts w:cs="Open Sans"/>
          <w:i/>
          <w:iCs/>
          <w:noProof/>
          <w:szCs w:val="24"/>
        </w:rPr>
        <w:t>29</w:t>
      </w:r>
      <w:r w:rsidRPr="00365A16">
        <w:rPr>
          <w:rFonts w:cs="Open Sans"/>
          <w:noProof/>
          <w:szCs w:val="24"/>
        </w:rPr>
        <w:t>(3), 567–579. https://doi.org/10.1007/s10827-009-0208-9</w:t>
      </w:r>
    </w:p>
    <w:p w14:paraId="19DB2119"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Kobayashi, R., Kurita, S., Kurth, A., Kitano, K., Mizuseki, K., Diesmann, M., Richmond, B. J., &amp; Shinomoto, S. (2019). Reconstructing neuronal circuitry from parallel spike trains. </w:t>
      </w:r>
      <w:r w:rsidRPr="00365A16">
        <w:rPr>
          <w:rFonts w:cs="Open Sans"/>
          <w:i/>
          <w:iCs/>
          <w:noProof/>
          <w:szCs w:val="24"/>
        </w:rPr>
        <w:t>Nature Communications</w:t>
      </w:r>
      <w:r w:rsidRPr="00365A16">
        <w:rPr>
          <w:rFonts w:cs="Open Sans"/>
          <w:noProof/>
          <w:szCs w:val="24"/>
        </w:rPr>
        <w:t xml:space="preserve">, </w:t>
      </w:r>
      <w:r w:rsidRPr="00365A16">
        <w:rPr>
          <w:rFonts w:cs="Open Sans"/>
          <w:i/>
          <w:iCs/>
          <w:noProof/>
          <w:szCs w:val="24"/>
        </w:rPr>
        <w:t>10</w:t>
      </w:r>
      <w:r w:rsidRPr="00365A16">
        <w:rPr>
          <w:rFonts w:cs="Open Sans"/>
          <w:noProof/>
          <w:szCs w:val="24"/>
        </w:rPr>
        <w:t>(1), 4468. https://doi.org/10.1038/s41467-019-12225-2</w:t>
      </w:r>
    </w:p>
    <w:p w14:paraId="06918BF6"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Linderman, S., Stock, C. H., &amp; Adams, R. P. (2014). A framework for studying synaptic plasticity with neural spike train data. In Z. Ghahramani, M. Welling, C. Cortes, N. Lawrence, &amp; K. Q. Weinberger (Eds.), </w:t>
      </w:r>
      <w:r w:rsidRPr="00365A16">
        <w:rPr>
          <w:rFonts w:cs="Open Sans"/>
          <w:i/>
          <w:iCs/>
          <w:noProof/>
          <w:szCs w:val="24"/>
        </w:rPr>
        <w:t>Advances in Neural Information Processing Systems</w:t>
      </w:r>
      <w:r w:rsidRPr="00365A16">
        <w:rPr>
          <w:rFonts w:cs="Open Sans"/>
          <w:noProof/>
          <w:szCs w:val="24"/>
        </w:rPr>
        <w:t xml:space="preserve"> (Vol. 27, pp. 2330–2338). Curran Associates, Inc. </w:t>
      </w:r>
      <w:r w:rsidRPr="00365A16">
        <w:rPr>
          <w:rFonts w:cs="Open Sans"/>
          <w:noProof/>
          <w:szCs w:val="24"/>
        </w:rPr>
        <w:lastRenderedPageBreak/>
        <w:t>https://proceedings.neurips.cc/paper/2014/file/4122cb13c7a474c1976c9706ae36521d-Paper.pdf</w:t>
      </w:r>
    </w:p>
    <w:p w14:paraId="18B3019C"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Mantel, G. W. H., &amp; Lemon, R. N. (1987). Cross-correlation reveals facilitation of single motor units in thenar muscles by single corticospinal neurones in the conscious monkey. </w:t>
      </w:r>
      <w:r w:rsidRPr="00365A16">
        <w:rPr>
          <w:rFonts w:cs="Open Sans"/>
          <w:i/>
          <w:iCs/>
          <w:noProof/>
          <w:szCs w:val="24"/>
        </w:rPr>
        <w:t>Neuroscience Letters</w:t>
      </w:r>
      <w:r w:rsidRPr="00365A16">
        <w:rPr>
          <w:rFonts w:cs="Open Sans"/>
          <w:noProof/>
          <w:szCs w:val="24"/>
        </w:rPr>
        <w:t xml:space="preserve">, </w:t>
      </w:r>
      <w:r w:rsidRPr="00365A16">
        <w:rPr>
          <w:rFonts w:cs="Open Sans"/>
          <w:i/>
          <w:iCs/>
          <w:noProof/>
          <w:szCs w:val="24"/>
        </w:rPr>
        <w:t>77</w:t>
      </w:r>
      <w:r w:rsidRPr="00365A16">
        <w:rPr>
          <w:rFonts w:cs="Open Sans"/>
          <w:noProof/>
          <w:szCs w:val="24"/>
        </w:rPr>
        <w:t>(1), 113–118. https://doi.org/10.1016/0304-3940(87)90617-3</w:t>
      </w:r>
    </w:p>
    <w:p w14:paraId="26517BB7"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Okatan, M., Wilson, M. A., &amp; Brown, E. N. (2005). Analyzing Functional Connectivity Using a Network Likelihood Model of Ensemble Neural Spiking Activity. </w:t>
      </w:r>
      <w:r w:rsidRPr="00365A16">
        <w:rPr>
          <w:rFonts w:cs="Open Sans"/>
          <w:i/>
          <w:iCs/>
          <w:noProof/>
          <w:szCs w:val="24"/>
        </w:rPr>
        <w:t>Neural Computation</w:t>
      </w:r>
      <w:r w:rsidRPr="00365A16">
        <w:rPr>
          <w:rFonts w:cs="Open Sans"/>
          <w:noProof/>
          <w:szCs w:val="24"/>
        </w:rPr>
        <w:t xml:space="preserve">, </w:t>
      </w:r>
      <w:r w:rsidRPr="00365A16">
        <w:rPr>
          <w:rFonts w:cs="Open Sans"/>
          <w:i/>
          <w:iCs/>
          <w:noProof/>
          <w:szCs w:val="24"/>
        </w:rPr>
        <w:t>17</w:t>
      </w:r>
      <w:r w:rsidRPr="00365A16">
        <w:rPr>
          <w:rFonts w:cs="Open Sans"/>
          <w:noProof/>
          <w:szCs w:val="24"/>
        </w:rPr>
        <w:t>(9), 1927–1961.</w:t>
      </w:r>
    </w:p>
    <w:p w14:paraId="1F03DE3E"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Paninski, L., Ahmadian, Y., Ferreira, D. G., Koyama, S., Rahnama Rad, K., Vidne, M., Vogelstein, J., &amp; Wu, W. (2010). A new look at state-space models for neural data. In </w:t>
      </w:r>
      <w:r w:rsidRPr="00365A16">
        <w:rPr>
          <w:rFonts w:cs="Open Sans"/>
          <w:i/>
          <w:iCs/>
          <w:noProof/>
          <w:szCs w:val="24"/>
        </w:rPr>
        <w:t>Journal of Computational Neuroscience</w:t>
      </w:r>
      <w:r w:rsidRPr="00365A16">
        <w:rPr>
          <w:rFonts w:cs="Open Sans"/>
          <w:noProof/>
          <w:szCs w:val="24"/>
        </w:rPr>
        <w:t xml:space="preserve"> (Vol. 29, Issues 1–2, pp. 107–126). Springer. https://doi.org/10.1007/s10827-009-0179-x</w:t>
      </w:r>
    </w:p>
    <w:p w14:paraId="7271C44A"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Perkel, D. H., Gerstein, G. L., &amp; Moore, G. P. (1967). Neuronal Spike Trains and Stochastic Point Processes: II. Simultaneous Spike Trains. </w:t>
      </w:r>
      <w:r w:rsidRPr="00365A16">
        <w:rPr>
          <w:rFonts w:cs="Open Sans"/>
          <w:i/>
          <w:iCs/>
          <w:noProof/>
          <w:szCs w:val="24"/>
        </w:rPr>
        <w:t>Biophysical Journal</w:t>
      </w:r>
      <w:r w:rsidRPr="00365A16">
        <w:rPr>
          <w:rFonts w:cs="Open Sans"/>
          <w:noProof/>
          <w:szCs w:val="24"/>
        </w:rPr>
        <w:t xml:space="preserve">, </w:t>
      </w:r>
      <w:r w:rsidRPr="00365A16">
        <w:rPr>
          <w:rFonts w:cs="Open Sans"/>
          <w:i/>
          <w:iCs/>
          <w:noProof/>
          <w:szCs w:val="24"/>
        </w:rPr>
        <w:t>7</w:t>
      </w:r>
      <w:r w:rsidRPr="00365A16">
        <w:rPr>
          <w:rFonts w:cs="Open Sans"/>
          <w:noProof/>
          <w:szCs w:val="24"/>
        </w:rPr>
        <w:t>(4), 419–440. https://doi.org/10.1016/S0006-3495(67)86597-4</w:t>
      </w:r>
    </w:p>
    <w:p w14:paraId="11844DF0"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Pillow, J. W., &amp; Scott, J. G. (2012). Fully Bayesian inference for neural models with negative-binomial spiking. In </w:t>
      </w:r>
      <w:r w:rsidRPr="00365A16">
        <w:rPr>
          <w:rFonts w:cs="Open Sans"/>
          <w:i/>
          <w:iCs/>
          <w:noProof/>
          <w:szCs w:val="24"/>
        </w:rPr>
        <w:t>Advances in Neural Information Processing Systems</w:t>
      </w:r>
      <w:r w:rsidRPr="00365A16">
        <w:rPr>
          <w:rFonts w:cs="Open Sans"/>
          <w:noProof/>
          <w:szCs w:val="24"/>
        </w:rPr>
        <w:t xml:space="preserve"> (Vol. 25).</w:t>
      </w:r>
    </w:p>
    <w:p w14:paraId="1BAE97D4"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Pillow, J. W., Shlens, J., Paninski, L., Sher, A., Litke, A. M., Chichilnisky, E. J., &amp; Simoncelli, E. P. (2008). Spatio-temporal correlations and visual signalling in a complete neuronal population. </w:t>
      </w:r>
      <w:r w:rsidRPr="00365A16">
        <w:rPr>
          <w:rFonts w:cs="Open Sans"/>
          <w:i/>
          <w:iCs/>
          <w:noProof/>
          <w:szCs w:val="24"/>
        </w:rPr>
        <w:t>Nature</w:t>
      </w:r>
      <w:r w:rsidRPr="00365A16">
        <w:rPr>
          <w:rFonts w:cs="Open Sans"/>
          <w:noProof/>
          <w:szCs w:val="24"/>
        </w:rPr>
        <w:t xml:space="preserve">, </w:t>
      </w:r>
      <w:r w:rsidRPr="00365A16">
        <w:rPr>
          <w:rFonts w:cs="Open Sans"/>
          <w:i/>
          <w:iCs/>
          <w:noProof/>
          <w:szCs w:val="24"/>
        </w:rPr>
        <w:t>454</w:t>
      </w:r>
      <w:r w:rsidRPr="00365A16">
        <w:rPr>
          <w:rFonts w:cs="Open Sans"/>
          <w:noProof/>
          <w:szCs w:val="24"/>
        </w:rPr>
        <w:t>(7207), 995–999.</w:t>
      </w:r>
    </w:p>
    <w:p w14:paraId="140356DE"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Pillow, J. W., &amp; Simoncelli, E. P. (2003). Biases in white noise analysis due to non-Poisson spike generation. </w:t>
      </w:r>
      <w:r w:rsidRPr="00365A16">
        <w:rPr>
          <w:rFonts w:cs="Open Sans"/>
          <w:i/>
          <w:iCs/>
          <w:noProof/>
          <w:szCs w:val="24"/>
        </w:rPr>
        <w:t>Neurocomputing</w:t>
      </w:r>
      <w:r w:rsidRPr="00365A16">
        <w:rPr>
          <w:rFonts w:cs="Open Sans"/>
          <w:noProof/>
          <w:szCs w:val="24"/>
        </w:rPr>
        <w:t xml:space="preserve">, </w:t>
      </w:r>
      <w:r w:rsidRPr="00365A16">
        <w:rPr>
          <w:rFonts w:cs="Open Sans"/>
          <w:i/>
          <w:iCs/>
          <w:noProof/>
          <w:szCs w:val="24"/>
        </w:rPr>
        <w:t>52</w:t>
      </w:r>
      <w:r w:rsidRPr="00365A16">
        <w:rPr>
          <w:rFonts w:cs="Open Sans"/>
          <w:noProof/>
          <w:szCs w:val="24"/>
        </w:rPr>
        <w:t>–</w:t>
      </w:r>
      <w:r w:rsidRPr="00365A16">
        <w:rPr>
          <w:rFonts w:cs="Open Sans"/>
          <w:i/>
          <w:iCs/>
          <w:noProof/>
          <w:szCs w:val="24"/>
        </w:rPr>
        <w:t>54</w:t>
      </w:r>
      <w:r w:rsidRPr="00365A16">
        <w:rPr>
          <w:rFonts w:cs="Open Sans"/>
          <w:noProof/>
          <w:szCs w:val="24"/>
        </w:rPr>
        <w:t>, 109–115. https://doi.org/10.1016/S0925-2312(02)00822-6</w:t>
      </w:r>
    </w:p>
    <w:p w14:paraId="5F2834A0"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Rauch, H. E., Tung, F., &amp; Striebel, C. T. (1965). Maximum likelihood estimates of linear dynamic systems. </w:t>
      </w:r>
      <w:r w:rsidRPr="00365A16">
        <w:rPr>
          <w:rFonts w:cs="Open Sans"/>
          <w:i/>
          <w:iCs/>
          <w:noProof/>
          <w:szCs w:val="24"/>
        </w:rPr>
        <w:t>AIAA Journal</w:t>
      </w:r>
      <w:r w:rsidRPr="00365A16">
        <w:rPr>
          <w:rFonts w:cs="Open Sans"/>
          <w:noProof/>
          <w:szCs w:val="24"/>
        </w:rPr>
        <w:t xml:space="preserve">, </w:t>
      </w:r>
      <w:r w:rsidRPr="00365A16">
        <w:rPr>
          <w:rFonts w:cs="Open Sans"/>
          <w:i/>
          <w:iCs/>
          <w:noProof/>
          <w:szCs w:val="24"/>
        </w:rPr>
        <w:t>3</w:t>
      </w:r>
      <w:r w:rsidRPr="00365A16">
        <w:rPr>
          <w:rFonts w:cs="Open Sans"/>
          <w:noProof/>
          <w:szCs w:val="24"/>
        </w:rPr>
        <w:t>(8), 1445–1450. https://doi.org/10.2514/3.3166</w:t>
      </w:r>
    </w:p>
    <w:p w14:paraId="2477BDE3"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Ren, N., Ito, S., Hafizi, H., Beggs, J. M., &amp; Stevenson, I. H. (2020). Model-based detection of putative synaptic connections from spike recordings with latency and type constraints. </w:t>
      </w:r>
      <w:r w:rsidRPr="00365A16">
        <w:rPr>
          <w:rFonts w:cs="Open Sans"/>
          <w:i/>
          <w:iCs/>
          <w:noProof/>
          <w:szCs w:val="24"/>
        </w:rPr>
        <w:t>Journal of Neurophysiology</w:t>
      </w:r>
      <w:r w:rsidRPr="00365A16">
        <w:rPr>
          <w:rFonts w:cs="Open Sans"/>
          <w:noProof/>
          <w:szCs w:val="24"/>
        </w:rPr>
        <w:t>. https://doi.org/10.1152/jn.00066.2020</w:t>
      </w:r>
    </w:p>
    <w:p w14:paraId="20BC6630"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Robinson, B. S., Berger, T. W., &amp; Song, D. (2016). Identification of stable spike-timing-dependent plasticity from spiking activity with generalized multilinear modeling. </w:t>
      </w:r>
      <w:r w:rsidRPr="00365A16">
        <w:rPr>
          <w:rFonts w:cs="Open Sans"/>
          <w:i/>
          <w:iCs/>
          <w:noProof/>
          <w:szCs w:val="24"/>
        </w:rPr>
        <w:t>Neural Computation</w:t>
      </w:r>
      <w:r w:rsidRPr="00365A16">
        <w:rPr>
          <w:rFonts w:cs="Open Sans"/>
          <w:noProof/>
          <w:szCs w:val="24"/>
        </w:rPr>
        <w:t>. https://doi.org/10.1162/NECO_a_00883</w:t>
      </w:r>
    </w:p>
    <w:p w14:paraId="76A9062B"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Smith, A. C., &amp; Brown, E. N. (2003). Estimating a state-space model from point process observations. </w:t>
      </w:r>
      <w:r w:rsidRPr="00365A16">
        <w:rPr>
          <w:rFonts w:cs="Open Sans"/>
          <w:i/>
          <w:iCs/>
          <w:noProof/>
          <w:szCs w:val="24"/>
        </w:rPr>
        <w:t>Neural Computation</w:t>
      </w:r>
      <w:r w:rsidRPr="00365A16">
        <w:rPr>
          <w:rFonts w:cs="Open Sans"/>
          <w:noProof/>
          <w:szCs w:val="24"/>
        </w:rPr>
        <w:t xml:space="preserve">, </w:t>
      </w:r>
      <w:r w:rsidRPr="00365A16">
        <w:rPr>
          <w:rFonts w:cs="Open Sans"/>
          <w:i/>
          <w:iCs/>
          <w:noProof/>
          <w:szCs w:val="24"/>
        </w:rPr>
        <w:t>15</w:t>
      </w:r>
      <w:r w:rsidRPr="00365A16">
        <w:rPr>
          <w:rFonts w:cs="Open Sans"/>
          <w:noProof/>
          <w:szCs w:val="24"/>
        </w:rPr>
        <w:t>(5), 965–991. https://doi.org/10.1162/089976603765202622</w:t>
      </w:r>
    </w:p>
    <w:p w14:paraId="4D5E8B71"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Stevenson, I. H. (2016). Flexible models for spike count data with both over- and under- dispersion. </w:t>
      </w:r>
      <w:r w:rsidRPr="00365A16">
        <w:rPr>
          <w:rFonts w:cs="Open Sans"/>
          <w:i/>
          <w:iCs/>
          <w:noProof/>
          <w:szCs w:val="24"/>
        </w:rPr>
        <w:t>Journal of Computational Neuroscience</w:t>
      </w:r>
      <w:r w:rsidRPr="00365A16">
        <w:rPr>
          <w:rFonts w:cs="Open Sans"/>
          <w:noProof/>
          <w:szCs w:val="24"/>
        </w:rPr>
        <w:t xml:space="preserve">, </w:t>
      </w:r>
      <w:r w:rsidRPr="00365A16">
        <w:rPr>
          <w:rFonts w:cs="Open Sans"/>
          <w:i/>
          <w:iCs/>
          <w:noProof/>
          <w:szCs w:val="24"/>
        </w:rPr>
        <w:t>41</w:t>
      </w:r>
      <w:r w:rsidRPr="00365A16">
        <w:rPr>
          <w:rFonts w:cs="Open Sans"/>
          <w:noProof/>
          <w:szCs w:val="24"/>
        </w:rPr>
        <w:t>(1), 29–43. https://doi.org/10.1007/s10827-016-0603-y</w:t>
      </w:r>
    </w:p>
    <w:p w14:paraId="3F185693"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Stevenson, I. H. (2018). Omitted Variable Bias in GLMs of Neural Spiking Activity. </w:t>
      </w:r>
      <w:r w:rsidRPr="00365A16">
        <w:rPr>
          <w:rFonts w:cs="Open Sans"/>
          <w:i/>
          <w:iCs/>
          <w:noProof/>
          <w:szCs w:val="24"/>
        </w:rPr>
        <w:t>Neural Computation</w:t>
      </w:r>
      <w:r w:rsidRPr="00365A16">
        <w:rPr>
          <w:rFonts w:cs="Open Sans"/>
          <w:noProof/>
          <w:szCs w:val="24"/>
        </w:rPr>
        <w:t xml:space="preserve">, </w:t>
      </w:r>
      <w:r w:rsidRPr="00365A16">
        <w:rPr>
          <w:rFonts w:cs="Open Sans"/>
          <w:i/>
          <w:iCs/>
          <w:noProof/>
          <w:szCs w:val="24"/>
        </w:rPr>
        <w:t>30</w:t>
      </w:r>
      <w:r w:rsidRPr="00365A16">
        <w:rPr>
          <w:rFonts w:cs="Open Sans"/>
          <w:noProof/>
          <w:szCs w:val="24"/>
        </w:rPr>
        <w:t>(12), 3227–3258. https://doi.org/10.1162/neco_a_01138</w:t>
      </w:r>
    </w:p>
    <w:p w14:paraId="23BE2E27"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lastRenderedPageBreak/>
        <w:t xml:space="preserve">Stevenson, I. H., Cherian, A., London, B. M., Sachs, N. A., Lindberg, E., Reimer, J., Slutzky, M. W., Hatsopoulos, N. G., Miller, L. E., &amp; Kording, K. P. (2011). Statistical assessment of the stability of neural movement representations. </w:t>
      </w:r>
      <w:r w:rsidRPr="00365A16">
        <w:rPr>
          <w:rFonts w:cs="Open Sans"/>
          <w:i/>
          <w:iCs/>
          <w:noProof/>
          <w:szCs w:val="24"/>
        </w:rPr>
        <w:t>Journal of Neurophysiology</w:t>
      </w:r>
      <w:r w:rsidRPr="00365A16">
        <w:rPr>
          <w:rFonts w:cs="Open Sans"/>
          <w:noProof/>
          <w:szCs w:val="24"/>
        </w:rPr>
        <w:t xml:space="preserve">, </w:t>
      </w:r>
      <w:r w:rsidRPr="00365A16">
        <w:rPr>
          <w:rFonts w:cs="Open Sans"/>
          <w:i/>
          <w:iCs/>
          <w:noProof/>
          <w:szCs w:val="24"/>
        </w:rPr>
        <w:t>106</w:t>
      </w:r>
      <w:r w:rsidRPr="00365A16">
        <w:rPr>
          <w:rFonts w:cs="Open Sans"/>
          <w:noProof/>
          <w:szCs w:val="24"/>
        </w:rPr>
        <w:t>(2), 764–774. https://doi.org/10.1152/jn.00626.2010</w:t>
      </w:r>
    </w:p>
    <w:p w14:paraId="51FD6575"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Stevenson, I. H., &amp; Kording, K. P. (2011). Inferring spike-timing-dependent plasticity from spike train data. In J. Shawe-Taylor, R. S. Zemel, P. Bartlett, F. C. N. Pereira, &amp; K. Q. Weinberger (Eds.), </w:t>
      </w:r>
      <w:r w:rsidRPr="00365A16">
        <w:rPr>
          <w:rFonts w:cs="Open Sans"/>
          <w:i/>
          <w:iCs/>
          <w:noProof/>
          <w:szCs w:val="24"/>
        </w:rPr>
        <w:t>Advances in Neural Information Processing Systems</w:t>
      </w:r>
      <w:r w:rsidRPr="00365A16">
        <w:rPr>
          <w:rFonts w:cs="Open Sans"/>
          <w:noProof/>
          <w:szCs w:val="24"/>
        </w:rPr>
        <w:t xml:space="preserve"> (Vol. 24).</w:t>
      </w:r>
    </w:p>
    <w:p w14:paraId="012A2ACD"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Swadlow, H. A., &amp; Gusev, A. G. (2001). The impact of “bursting” thalamic impulses at a neocortical synapse. </w:t>
      </w:r>
      <w:r w:rsidRPr="00365A16">
        <w:rPr>
          <w:rFonts w:cs="Open Sans"/>
          <w:i/>
          <w:iCs/>
          <w:noProof/>
          <w:szCs w:val="24"/>
        </w:rPr>
        <w:t>Nature Neuroscience</w:t>
      </w:r>
      <w:r w:rsidRPr="00365A16">
        <w:rPr>
          <w:rFonts w:cs="Open Sans"/>
          <w:noProof/>
          <w:szCs w:val="24"/>
        </w:rPr>
        <w:t xml:space="preserve">, </w:t>
      </w:r>
      <w:r w:rsidRPr="00365A16">
        <w:rPr>
          <w:rFonts w:cs="Open Sans"/>
          <w:i/>
          <w:iCs/>
          <w:noProof/>
          <w:szCs w:val="24"/>
        </w:rPr>
        <w:t>4</w:t>
      </w:r>
      <w:r w:rsidRPr="00365A16">
        <w:rPr>
          <w:rFonts w:cs="Open Sans"/>
          <w:noProof/>
          <w:szCs w:val="24"/>
        </w:rPr>
        <w:t>(4), 402–408. https://doi.org/10.1038/86054</w:t>
      </w:r>
    </w:p>
    <w:p w14:paraId="49B8A029"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365A16">
        <w:rPr>
          <w:rFonts w:cs="Open Sans"/>
          <w:i/>
          <w:iCs/>
          <w:noProof/>
          <w:szCs w:val="24"/>
        </w:rPr>
        <w:t>Journal of Neurophysiology</w:t>
      </w:r>
      <w:r w:rsidRPr="00365A16">
        <w:rPr>
          <w:rFonts w:cs="Open Sans"/>
          <w:noProof/>
          <w:szCs w:val="24"/>
        </w:rPr>
        <w:t xml:space="preserve">, </w:t>
      </w:r>
      <w:r w:rsidRPr="00365A16">
        <w:rPr>
          <w:rFonts w:cs="Open Sans"/>
          <w:i/>
          <w:iCs/>
          <w:noProof/>
          <w:szCs w:val="24"/>
        </w:rPr>
        <w:t>93</w:t>
      </w:r>
      <w:r w:rsidRPr="00365A16">
        <w:rPr>
          <w:rFonts w:cs="Open Sans"/>
          <w:noProof/>
          <w:szCs w:val="24"/>
        </w:rPr>
        <w:t>(2), 1074–1089.</w:t>
      </w:r>
    </w:p>
    <w:p w14:paraId="4AE52CBF" w14:textId="77777777" w:rsidR="00365A16" w:rsidRPr="00365A16" w:rsidRDefault="00365A16" w:rsidP="00365A16">
      <w:pPr>
        <w:widowControl w:val="0"/>
        <w:autoSpaceDE w:val="0"/>
        <w:autoSpaceDN w:val="0"/>
        <w:adjustRightInd w:val="0"/>
        <w:spacing w:line="240" w:lineRule="auto"/>
        <w:ind w:left="480" w:hanging="480"/>
        <w:rPr>
          <w:rFonts w:cs="Open Sans"/>
          <w:noProof/>
          <w:szCs w:val="24"/>
        </w:rPr>
      </w:pPr>
      <w:r w:rsidRPr="00365A16">
        <w:rPr>
          <w:rFonts w:cs="Open Sans"/>
          <w:noProof/>
          <w:szCs w:val="24"/>
        </w:rPr>
        <w:t xml:space="preserve">Usrey, W. M., Alonso, J. M., &amp; Reid, R. C. (2000). Synaptic interactions between thalamic inputs to simple cells in cat visual cortex. </w:t>
      </w:r>
      <w:r w:rsidRPr="00365A16">
        <w:rPr>
          <w:rFonts w:cs="Open Sans"/>
          <w:i/>
          <w:iCs/>
          <w:noProof/>
          <w:szCs w:val="24"/>
        </w:rPr>
        <w:t>Journal of Neuroscience</w:t>
      </w:r>
      <w:r w:rsidRPr="00365A16">
        <w:rPr>
          <w:rFonts w:cs="Open Sans"/>
          <w:noProof/>
          <w:szCs w:val="24"/>
        </w:rPr>
        <w:t xml:space="preserve">, </w:t>
      </w:r>
      <w:r w:rsidRPr="00365A16">
        <w:rPr>
          <w:rFonts w:cs="Open Sans"/>
          <w:i/>
          <w:iCs/>
          <w:noProof/>
          <w:szCs w:val="24"/>
        </w:rPr>
        <w:t>20</w:t>
      </w:r>
      <w:r w:rsidRPr="00365A16">
        <w:rPr>
          <w:rFonts w:cs="Open Sans"/>
          <w:noProof/>
          <w:szCs w:val="24"/>
        </w:rPr>
        <w:t>(14), 5461–5467. https://doi.org/10.1523/jneurosci.20-14-05461.2000</w:t>
      </w:r>
    </w:p>
    <w:p w14:paraId="54F2773F" w14:textId="77777777" w:rsidR="00365A16" w:rsidRPr="00365A16" w:rsidRDefault="00365A16" w:rsidP="00365A16">
      <w:pPr>
        <w:widowControl w:val="0"/>
        <w:autoSpaceDE w:val="0"/>
        <w:autoSpaceDN w:val="0"/>
        <w:adjustRightInd w:val="0"/>
        <w:spacing w:line="240" w:lineRule="auto"/>
        <w:ind w:left="480" w:hanging="480"/>
        <w:rPr>
          <w:rFonts w:cs="Open Sans"/>
          <w:noProof/>
        </w:rPr>
      </w:pPr>
      <w:r w:rsidRPr="00365A16">
        <w:rPr>
          <w:rFonts w:cs="Open Sans"/>
          <w:noProof/>
          <w:szCs w:val="24"/>
        </w:rPr>
        <w:t xml:space="preserve">Zucker, R. S., &amp; Regehr, W. G. (2002). Short-Term Synaptic Plasticity. </w:t>
      </w:r>
      <w:r w:rsidRPr="00365A16">
        <w:rPr>
          <w:rFonts w:cs="Open Sans"/>
          <w:i/>
          <w:iCs/>
          <w:noProof/>
          <w:szCs w:val="24"/>
        </w:rPr>
        <w:t>Annual Review of Physiology</w:t>
      </w:r>
      <w:r w:rsidRPr="00365A16">
        <w:rPr>
          <w:rFonts w:cs="Open Sans"/>
          <w:noProof/>
          <w:szCs w:val="24"/>
        </w:rPr>
        <w:t xml:space="preserve">, </w:t>
      </w:r>
      <w:r w:rsidRPr="00365A16">
        <w:rPr>
          <w:rFonts w:cs="Open Sans"/>
          <w:i/>
          <w:iCs/>
          <w:noProof/>
          <w:szCs w:val="24"/>
        </w:rPr>
        <w:t>64</w:t>
      </w:r>
      <w:r w:rsidRPr="00365A16">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3"/>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 w:author="Ganchao Wei" w:date="2020-12-20T15:11:00Z" w:initials="GW">
    <w:p w14:paraId="7871B893" w14:textId="77777777" w:rsidR="00D53BFA" w:rsidRDefault="00D53BFA" w:rsidP="003E3821">
      <w:pPr>
        <w:jc w:val="both"/>
      </w:pPr>
      <w:r>
        <w:rPr>
          <w:rStyle w:val="CommentReference"/>
        </w:rPr>
        <w:annotationRef/>
      </w:r>
      <w:r>
        <w:t>Cite along with Swadlow for partitions based on ISI…</w:t>
      </w:r>
    </w:p>
    <w:p w14:paraId="3DC2C4A2" w14:textId="77777777" w:rsidR="00D53BFA" w:rsidRDefault="00D53BFA" w:rsidP="003E3821">
      <w:pPr>
        <w:jc w:val="both"/>
      </w:pPr>
      <w:r w:rsidRPr="0018525B">
        <w:t xml:space="preserve">https://www.jneurosci.org/content/20/14/5461.short </w:t>
      </w:r>
    </w:p>
    <w:p w14:paraId="73FE3D9C" w14:textId="77777777" w:rsidR="00D53BFA" w:rsidRDefault="00D53BFA" w:rsidP="003E3821">
      <w:pPr>
        <w:jc w:val="both"/>
      </w:pPr>
      <w:hyperlink r:id="rId1" w:history="1">
        <w:r w:rsidRPr="005F5F56">
          <w:rPr>
            <w:rStyle w:val="Hyperlink"/>
          </w:rPr>
          <w:t>https://www.sciencedirect.com/science/article/abs/pii/0304394087906173</w:t>
        </w:r>
      </w:hyperlink>
    </w:p>
    <w:p w14:paraId="7B8E83CD" w14:textId="77777777" w:rsidR="00D53BFA" w:rsidRDefault="00D53BFA" w:rsidP="003E3821">
      <w:pPr>
        <w:jc w:val="both"/>
      </w:pPr>
      <w:hyperlink r:id="rId2" w:history="1">
        <w:r w:rsidRPr="005F5F56">
          <w:rPr>
            <w:rStyle w:val="Hyperlink"/>
          </w:rPr>
          <w:t>https://www.sciencedirect.com/science/article/pii/S0896627300805255</w:t>
        </w:r>
      </w:hyperlink>
    </w:p>
    <w:p w14:paraId="66323A20" w14:textId="256352AD" w:rsidR="00D53BFA" w:rsidRDefault="00D53BFA" w:rsidP="003E3821">
      <w:pPr>
        <w:pStyle w:val="CommentText"/>
      </w:pPr>
      <w:r w:rsidRPr="0018525B">
        <w:t>https://jov.arvojournals.org/article.aspx?articleid=2122035</w:t>
      </w:r>
    </w:p>
  </w:comment>
  <w:comment w:id="89" w:author="Ganchao Wei" w:date="2021-01-25T07:39:00Z" w:initials="GW">
    <w:p w14:paraId="0CB0C894" w14:textId="249CCDBE" w:rsidR="00612C56" w:rsidRDefault="00612C56">
      <w:pPr>
        <w:pStyle w:val="CommentText"/>
      </w:pPr>
      <w:r>
        <w:rPr>
          <w:rStyle w:val="CommentReference"/>
        </w:rPr>
        <w:annotationRef/>
      </w:r>
      <w:r>
        <w:t>For me, saying long-term scales short-term is more intuitive.</w:t>
      </w:r>
    </w:p>
  </w:comment>
  <w:comment w:id="120" w:author="Stevenson, Ian" w:date="2021-01-22T15:42:00Z" w:initials="IS">
    <w:p w14:paraId="6982C79E" w14:textId="5EE720AF" w:rsidR="00D53BFA" w:rsidRDefault="00D53BFA" w:rsidP="0057386F">
      <w:pPr>
        <w:pStyle w:val="CommentText"/>
      </w:pPr>
      <w:r>
        <w:rPr>
          <w:rStyle w:val="CommentReference"/>
        </w:rPr>
        <w:annotationRef/>
      </w:r>
      <w:r>
        <w:t>needs a bit more work</w:t>
      </w:r>
    </w:p>
  </w:comment>
  <w:comment w:id="121" w:author="Ganchao Wei" w:date="2021-01-18T20:31:00Z" w:initials="GW">
    <w:p w14:paraId="154D8B2C" w14:textId="4F03D072" w:rsidR="00D53BFA" w:rsidRDefault="00D53BFA">
      <w:pPr>
        <w:pStyle w:val="CommentText"/>
      </w:pPr>
      <w:r>
        <w:rPr>
          <w:rStyle w:val="CommentReference"/>
        </w:rPr>
        <w:annotationRef/>
      </w:r>
      <w:r>
        <w:t>(CITE Linderman/Stevenson).</w:t>
      </w:r>
    </w:p>
  </w:comment>
  <w:comment w:id="122" w:author="Stevenson, Ian" w:date="2021-01-22T15:39:00Z" w:initials="IS">
    <w:p w14:paraId="7F9FB0A5" w14:textId="77777777" w:rsidR="00D53BFA" w:rsidRDefault="00D53BFA">
      <w:pPr>
        <w:pStyle w:val="CommentText"/>
      </w:pPr>
      <w:r>
        <w:rPr>
          <w:rStyle w:val="CommentReference"/>
        </w:rPr>
        <w:annotationRef/>
      </w:r>
      <w:r>
        <w:t>song, robinson, berger... "Identification of Short-Term and Long-Term Functional Synaptic Plasticity From Spiking Activities</w:t>
      </w:r>
    </w:p>
    <w:p w14:paraId="0D6FE8A7" w14:textId="2C4899F6" w:rsidR="00D53BFA" w:rsidRDefault="00D53BFA" w:rsidP="007507BD">
      <w:pPr>
        <w:pStyle w:val="CommentText"/>
      </w:pPr>
      <w:r>
        <w:t>"</w:t>
      </w:r>
    </w:p>
  </w:comment>
  <w:comment w:id="166" w:author="Stevenson, Ian" w:date="2021-01-22T15:45:00Z" w:initials="IS">
    <w:p w14:paraId="07E5A7EA" w14:textId="23E0D27D" w:rsidR="00D53BFA" w:rsidRDefault="00D53BFA" w:rsidP="0057386F">
      <w:pPr>
        <w:pStyle w:val="CommentText"/>
      </w:pPr>
      <w:r>
        <w:rPr>
          <w:rStyle w:val="CommentReference"/>
        </w:rPr>
        <w:annotationRef/>
      </w:r>
      <w:r>
        <w:t>rephrase to make more clear</w:t>
      </w:r>
    </w:p>
  </w:comment>
  <w:comment w:id="196" w:author="Ganchao Wei" w:date="2020-12-20T14:38:00Z" w:initials="GW">
    <w:p w14:paraId="5F4071C1" w14:textId="77777777" w:rsidR="00D53BFA" w:rsidRDefault="00D53BFA" w:rsidP="007D452E">
      <w:pPr>
        <w:jc w:val="both"/>
      </w:pPr>
      <w:r>
        <w:rPr>
          <w:rStyle w:val="CommentReference"/>
        </w:rPr>
        <w:annotationRef/>
      </w:r>
      <w:r>
        <w:t>[Limitations of the model]</w:t>
      </w:r>
    </w:p>
    <w:p w14:paraId="4658E6D9" w14:textId="77777777" w:rsidR="00D53BFA" w:rsidRDefault="00D53BFA" w:rsidP="007D452E">
      <w:pPr>
        <w:jc w:val="both"/>
      </w:pPr>
      <w:r>
        <w:t>[Possible extensions of the model]</w:t>
      </w:r>
    </w:p>
    <w:p w14:paraId="63524404" w14:textId="5B9CDA03" w:rsidR="00D53BFA" w:rsidRDefault="00D53BFA" w:rsidP="007D452E">
      <w:pPr>
        <w:pStyle w:val="CommentText"/>
      </w:pPr>
      <w:r>
        <w:t>[Prospects for real data…]</w:t>
      </w:r>
    </w:p>
  </w:comment>
  <w:comment w:id="217" w:author="Ganchao Wei" w:date="2020-12-20T14:38:00Z" w:initials="GW">
    <w:p w14:paraId="60266280" w14:textId="437F7C2E" w:rsidR="00D53BFA" w:rsidRDefault="00D53BFA">
      <w:pPr>
        <w:pStyle w:val="CommentText"/>
      </w:pPr>
      <w:r>
        <w:rPr>
          <w:rStyle w:val="CommentReference"/>
        </w:rPr>
        <w:annotationRef/>
      </w:r>
      <w:r>
        <w:t>What’s the latest research? Do they solve this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323A20" w15:done="0"/>
  <w15:commentEx w15:paraId="0CB0C894" w15:done="0"/>
  <w15:commentEx w15:paraId="6982C79E" w15:done="0"/>
  <w15:commentEx w15:paraId="154D8B2C" w15:done="1"/>
  <w15:commentEx w15:paraId="0D6FE8A7" w15:done="0"/>
  <w15:commentEx w15:paraId="07E5A7EA" w15:done="0"/>
  <w15:commentEx w15:paraId="63524404" w15:done="0"/>
  <w15:commentEx w15:paraId="602662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4DCD" w16cex:dateUtc="2021-01-22T18:12:00Z"/>
  <w16cex:commentExtensible w16cex:durableId="23B570D2" w16cex:dateUtc="2021-01-22T20:42:00Z"/>
  <w16cex:commentExtensible w16cex:durableId="23B57045" w16cex:dateUtc="2021-01-22T20:39:00Z"/>
  <w16cex:commentExtensible w16cex:durableId="23B571A1" w16cex:dateUtc="2021-01-22T2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323A20" w16cid:durableId="2389E83D"/>
  <w16cid:commentId w16cid:paraId="0CB0C894" w16cid:durableId="23B8F41D"/>
  <w16cid:commentId w16cid:paraId="6982C79E" w16cid:durableId="23B570D2"/>
  <w16cid:commentId w16cid:paraId="154D8B2C" w16cid:durableId="23B06E8B"/>
  <w16cid:commentId w16cid:paraId="0D6FE8A7" w16cid:durableId="23B57045"/>
  <w16cid:commentId w16cid:paraId="07E5A7EA" w16cid:durableId="23B571A1"/>
  <w16cid:commentId w16cid:paraId="63524404" w16cid:durableId="2389E04D"/>
  <w16cid:commentId w16cid:paraId="60266280" w16cid:durableId="2389E0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0634F1" w14:textId="77777777" w:rsidR="002E6A93" w:rsidRDefault="002E6A93" w:rsidP="00781D79">
      <w:pPr>
        <w:spacing w:after="0" w:line="240" w:lineRule="auto"/>
      </w:pPr>
      <w:r>
        <w:separator/>
      </w:r>
    </w:p>
  </w:endnote>
  <w:endnote w:type="continuationSeparator" w:id="0">
    <w:p w14:paraId="2EEFC9C0" w14:textId="77777777" w:rsidR="002E6A93" w:rsidRDefault="002E6A93"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D53BFA" w:rsidRPr="00072DFF" w:rsidRDefault="00D53BFA">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D53BFA" w:rsidRPr="00072DFF" w:rsidRDefault="00D53BFA">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6B9760" w14:textId="77777777" w:rsidR="002E6A93" w:rsidRDefault="002E6A93" w:rsidP="00781D79">
      <w:pPr>
        <w:spacing w:after="0" w:line="240" w:lineRule="auto"/>
      </w:pPr>
      <w:r>
        <w:separator/>
      </w:r>
    </w:p>
  </w:footnote>
  <w:footnote w:type="continuationSeparator" w:id="0">
    <w:p w14:paraId="4BDB90D2" w14:textId="77777777" w:rsidR="002E6A93" w:rsidRDefault="002E6A93"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Stevenson">
    <w15:presenceInfo w15:providerId="None" w15:userId="Ian Stevenson"/>
  </w15:person>
  <w15:person w15:author="Stevenson, Ian">
    <w15:presenceInfo w15:providerId="AD" w15:userId="S::ian.stevenson@uconn.edu::30ee5e27-584b-4064-bb15-2919848031ce"/>
  </w15:person>
  <w15:person w15:author="Ganchao Wei">
    <w15:presenceInfo w15:providerId="None" w15:userId="Ganchao Wei"/>
  </w15:person>
  <w15:person w15:author="Wei, Ganchao">
    <w15:presenceInfo w15:providerId="None" w15:userId="Wei, Gancha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533"/>
    <w:rsid w:val="005846B1"/>
    <w:rsid w:val="00585015"/>
    <w:rsid w:val="00585B5F"/>
    <w:rsid w:val="00585EAF"/>
    <w:rsid w:val="005861C4"/>
    <w:rsid w:val="0058660C"/>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569"/>
    <w:rsid w:val="00C230C6"/>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DB9"/>
    <w:rsid w:val="00CC7F21"/>
    <w:rsid w:val="00CD0252"/>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20FD"/>
    <w:rsid w:val="00E32D7C"/>
    <w:rsid w:val="00E35A16"/>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933BEA49-50DF-45AA-A85A-62AF10536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24</Pages>
  <Words>36610</Words>
  <Characters>208677</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4479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Ganchao Wei</cp:lastModifiedBy>
  <cp:revision>19</cp:revision>
  <cp:lastPrinted>2020-12-15T15:17:00Z</cp:lastPrinted>
  <dcterms:created xsi:type="dcterms:W3CDTF">2021-01-22T18:33:00Z</dcterms:created>
  <dcterms:modified xsi:type="dcterms:W3CDTF">2021-01-25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